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77777777" w:rsidR="001C4433" w:rsidRPr="001C4433" w:rsidRDefault="001C4433" w:rsidP="001C4433">
      <w:pPr>
        <w:pStyle w:val="Subtitle"/>
      </w:pPr>
      <w:r>
        <w:t>Part 1: 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23A4F26F"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over </w:t>
      </w:r>
      <w:r w:rsidR="006700A1">
        <w:t xml:space="preserve">the cours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p>
    <w:p w14:paraId="41D4C107" w14:textId="77777777" w:rsidR="005E1229" w:rsidRDefault="005E1229" w:rsidP="005E1229">
      <w:pPr>
        <w:pStyle w:val="Heading1"/>
      </w:pPr>
      <w:r>
        <w:t>Getting Started</w:t>
      </w:r>
    </w:p>
    <w:p w14:paraId="19FDFF7D" w14:textId="77777777" w:rsidR="00502106" w:rsidRPr="005E1229" w:rsidRDefault="00AD50CB" w:rsidP="005E1229">
      <w:r w:rsidRPr="005E1229">
        <w:t xml:space="preserve">To start this tutorial, download the following ZIP file: </w:t>
      </w:r>
    </w:p>
    <w:p w14:paraId="403F1F00" w14:textId="77777777" w:rsidR="001342BA" w:rsidRDefault="00000000" w:rsidP="001342BA">
      <w:hyperlink r:id="rId8" w:history="1">
        <w:r w:rsidR="00600F10" w:rsidRPr="00E4557B">
          <w:rPr>
            <w:rStyle w:val="Hyperlink"/>
          </w:rPr>
          <w:t>https://skyline.gs.washington.edu/tutorials/GroupedStudies1.zip</w:t>
        </w:r>
      </w:hyperlink>
      <w:r w:rsidR="001342BA">
        <w:t xml:space="preserve"> </w:t>
      </w:r>
    </w:p>
    <w:p w14:paraId="50950C81" w14:textId="77777777" w:rsidR="00502106" w:rsidRPr="005E1229" w:rsidRDefault="00AD50CB" w:rsidP="005E1229">
      <w:r w:rsidRPr="005E1229">
        <w:t xml:space="preserve">Extract the files in it to a folder on your computer, like: </w:t>
      </w:r>
    </w:p>
    <w:p w14:paraId="010D91F9" w14:textId="77777777" w:rsidR="00502106" w:rsidRPr="005E1229" w:rsidRDefault="00AD50CB" w:rsidP="005E1229">
      <w:r w:rsidRPr="005E1229">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MacCoss.</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r>
        <w:lastRenderedPageBreak/>
        <w:t xml:space="preserve">Differential </w:t>
      </w:r>
      <w:r w:rsidR="00C46FEA">
        <w:t>a</w:t>
      </w:r>
      <w:r>
        <w:t xml:space="preserve">nalysis after </w:t>
      </w:r>
      <w:r w:rsidR="00C46FEA">
        <w:t>m</w:t>
      </w:r>
      <w:r>
        <w:t xml:space="preserve">ethod </w:t>
      </w:r>
      <w:r w:rsidR="00C46FEA">
        <w:t>r</w:t>
      </w:r>
      <w:r>
        <w:t>efinement</w:t>
      </w:r>
    </w:p>
    <w:p w14:paraId="71A42698" w14:textId="79E39405" w:rsidR="00BF3C0E" w:rsidRDefault="00537ADF" w:rsidP="00972BD0">
      <w:pPr>
        <w:jc w:val="both"/>
      </w:pPr>
      <w:r>
        <w:t>The data in the “Heart Failure” subfolder of the “GroupedStudies</w:t>
      </w:r>
      <w:r w:rsidR="00BE04B0">
        <w:t>1</w:t>
      </w:r>
      <w:r>
        <w:t xml:space="preserve">” folder you just created was </w:t>
      </w:r>
      <w:r w:rsidR="00FF2562">
        <w:t>collected</w:t>
      </w:r>
      <w:r>
        <w:t xml:space="preserve"> at the MacCoss lab </w:t>
      </w:r>
      <w:r w:rsidR="00FF2562">
        <w:t>while investigating</w:t>
      </w:r>
      <w:r>
        <w:t xml:space="preserve"> the potential and limitations of the approach described in the </w:t>
      </w:r>
      <w:hyperlink r:id="rId9" w:history="1">
        <w:r w:rsidRPr="00537ADF">
          <w:rPr>
            <w:rStyle w:val="Hyperlink"/>
          </w:rPr>
          <w:t>Targeted Method Refinement</w:t>
        </w:r>
      </w:hyperlink>
      <w:r>
        <w:t xml:space="preserve"> tutorial.  The data w</w:t>
      </w:r>
      <w:r w:rsidR="00FF2562">
        <w:t>ere</w:t>
      </w:r>
      <w:r>
        <w:t xml:space="preserve"> never published for a </w:t>
      </w:r>
      <w:r w:rsidR="00193333">
        <w:t xml:space="preserve">variety </w:t>
      </w:r>
      <w:r>
        <w:t xml:space="preserve">of reasons, some of which will </w:t>
      </w:r>
      <w:r w:rsidR="00193333">
        <w:t>be</w:t>
      </w:r>
      <w:r w:rsidR="00127FB2">
        <w:t>come</w:t>
      </w:r>
      <w:r w:rsidR="00193333">
        <w:t xml:space="preserve"> apparent</w:t>
      </w:r>
      <w:r>
        <w:t xml:space="preserve"> when you use Skyline to understand th</w:t>
      </w:r>
      <w:r w:rsidR="00FF2562">
        <w:t>e</w:t>
      </w:r>
      <w:r>
        <w:t xml:space="preserve"> </w:t>
      </w:r>
      <w:r w:rsidR="00FF2562">
        <w:t xml:space="preserve">collected </w:t>
      </w:r>
      <w:r>
        <w:t xml:space="preserve">data.  </w:t>
      </w:r>
      <w:r w:rsidR="00674E4B">
        <w:t>However, m</w:t>
      </w:r>
      <w:r>
        <w:t xml:space="preserve">any of the ideas that came from this trial of targeted method refinement and other experiments like it were published </w:t>
      </w:r>
      <w:r w:rsidR="003C0150">
        <w:t>separate from this data 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3B9459B4"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 xml:space="preserve">mass spec </w:t>
      </w:r>
      <w:r w:rsidR="00704193">
        <w:t>injections</w:t>
      </w:r>
      <w:r w:rsidR="00734326">
        <w:t>.</w:t>
      </w:r>
    </w:p>
    <w:p w14:paraId="083D5D17" w14:textId="1797B255" w:rsidR="00734326" w:rsidRDefault="00734326" w:rsidP="00972BD0">
      <w:pPr>
        <w:jc w:val="both"/>
      </w:pPr>
      <w:r>
        <w:t xml:space="preserve">The resulting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5 minute </w:t>
      </w:r>
      <w:r w:rsidR="00A23D1D">
        <w:t xml:space="preserve">wide retention time </w:t>
      </w:r>
      <w:r w:rsidR="0008309C">
        <w:t xml:space="preserve">windows around the detected peaks in a 90 minute gradient.  This scheduled method was then run </w:t>
      </w:r>
      <w:r w:rsidR="00A23D1D">
        <w:t>on plasma digests from 14 salt sensitive rats (7 healthy and 7 that 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ourse of the current tutorial, were 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2B92D17A" w:rsidR="0087193F" w:rsidRDefault="0087193F" w:rsidP="00972BD0">
      <w:pPr>
        <w:jc w:val="both"/>
      </w:pPr>
      <w:r>
        <w:t xml:space="preserve">The </w:t>
      </w:r>
      <w:r w:rsidR="007A5DAF">
        <w:t xml:space="preserve">overall </w:t>
      </w:r>
      <w:r>
        <w:t>goal of this study was to determine whether useful scientific insight could come from a targeted investigation, using SRM</w:t>
      </w:r>
      <w:r w:rsidR="00735C73">
        <w:t>, 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1.2pt" o:ole="">
            <v:imagedata r:id="rId11" o:title=""/>
          </v:shape>
          <o:OLEObject Type="Embed" ProgID="Unknown" ShapeID="_x0000_i1025" DrawAspect="Content" ObjectID="_1787933930"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r>
        <w:t>Rat_plasma.sky</w:t>
      </w:r>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482A9477" w:rsidR="00F673E6" w:rsidRDefault="00F673E6" w:rsidP="00972BD0">
      <w:pPr>
        <w:jc w:val="both"/>
      </w:pPr>
      <w:r>
        <w:t>This is not quite what is promised in the figure above</w:t>
      </w:r>
      <w:r w:rsidR="005A3E37">
        <w:t xml:space="preserve"> (from a manuscript draft that was never published)</w:t>
      </w:r>
      <w:r>
        <w:t>, but the document also contains one extra peptide list (at the bottom, named “S”), which contains 3 global normalization peptides.  These are intended to reduce the impact of systematic variance in measurement that impacts all peptides in the sample.  You will learn more about this later.  And, somehow, this file must have lost 1 protein with 1 peptide from what was described above.</w:t>
      </w:r>
    </w:p>
    <w:p w14:paraId="1B18BEAA" w14:textId="5DDFBFCE" w:rsidR="00F673E6" w:rsidRDefault="00F673E6" w:rsidP="00972BD0">
      <w:pPr>
        <w:jc w:val="both"/>
      </w:pPr>
      <w:r>
        <w:t>You will also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xml:space="preserve">) do not.  The spectra come from two different spectral libraries: one </w:t>
      </w:r>
      <w:r w:rsidR="00831383">
        <w:lastRenderedPageBreak/>
        <w:t>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77777777" w:rsidR="00831383" w:rsidRDefault="00831383" w:rsidP="006A227F">
      <w:pPr>
        <w:pStyle w:val="ListParagraph"/>
        <w:numPr>
          <w:ilvl w:val="0"/>
          <w:numId w:val="2"/>
        </w:numPr>
      </w:pPr>
      <w:r>
        <w:t xml:space="preserve">On the </w:t>
      </w:r>
      <w:r>
        <w:rPr>
          <w:b/>
        </w:rPr>
        <w:t>Views</w:t>
      </w:r>
      <w:r>
        <w:t xml:space="preserve"> menu in the upper-left corner of the </w:t>
      </w:r>
      <w:r>
        <w:rPr>
          <w:b/>
        </w:rPr>
        <w:t>Document Grid</w:t>
      </w:r>
      <w:r>
        <w:t xml:space="preserve"> form, click </w:t>
      </w:r>
      <w:r>
        <w:rPr>
          <w:b/>
        </w:rPr>
        <w:t>Precursors</w:t>
      </w:r>
      <w:r>
        <w:t>.</w:t>
      </w:r>
    </w:p>
    <w:p w14:paraId="2D4898B4" w14:textId="3C076989" w:rsidR="00831383" w:rsidRDefault="00831383" w:rsidP="006A227F">
      <w:pPr>
        <w:pStyle w:val="ListParagraph"/>
        <w:numPr>
          <w:ilvl w:val="0"/>
          <w:numId w:val="2"/>
        </w:numPr>
      </w:pPr>
      <w:r>
        <w:t xml:space="preserve">Scroll to the right in the </w:t>
      </w:r>
      <w:r>
        <w:rPr>
          <w:b/>
        </w:rPr>
        <w:t>Document Grid</w:t>
      </w:r>
      <w:r>
        <w:t xml:space="preserve"> to find the “Library Name” column, and click it </w:t>
      </w:r>
      <w:r w:rsidR="007948CE">
        <w:t xml:space="preserve">twice </w:t>
      </w:r>
      <w:r>
        <w:t>to sort</w:t>
      </w:r>
      <w:r w:rsidR="007948CE">
        <w:t xml:space="preserve"> descending</w:t>
      </w:r>
      <w:r>
        <w:t>.</w:t>
      </w:r>
    </w:p>
    <w:p w14:paraId="4FC1DA49" w14:textId="77777777"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r w:rsidR="00496797">
        <w:t xml:space="preserve">  </w:t>
      </w:r>
    </w:p>
    <w:p w14:paraId="617BDD94" w14:textId="0017B20D" w:rsidR="007948CE" w:rsidRDefault="007948CE" w:rsidP="00972BD0">
      <w:pPr>
        <w:jc w:val="both"/>
      </w:pPr>
      <w:r>
        <w:rPr>
          <w:noProof/>
          <w:lang w:bidi="bo-CN"/>
        </w:rPr>
        <w:drawing>
          <wp:inline distT="0" distB="0" distL="0" distR="0" wp14:anchorId="1AE29235" wp14:editId="1B64AB98">
            <wp:extent cx="2361565" cy="254635"/>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61565" cy="254635"/>
                    </a:xfrm>
                    <a:prstGeom prst="rect">
                      <a:avLst/>
                    </a:prstGeom>
                    <a:noFill/>
                    <a:ln>
                      <a:noFill/>
                    </a:ln>
                  </pic:spPr>
                </pic:pic>
              </a:graphicData>
            </a:graphic>
          </wp:inline>
        </w:drawing>
      </w:r>
    </w:p>
    <w:p w14:paraId="5516FE0B" w14:textId="5AE01469"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p>
    <w:p w14:paraId="6E1CBEDD" w14:textId="77777777" w:rsidR="00496797" w:rsidRDefault="00341136" w:rsidP="00023BD0">
      <w:pPr>
        <w:pStyle w:val="Heading2"/>
      </w:pPr>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6D222C">
      <w:r>
        <w:t>The files should begin loading, and Skyline will display progress in a window like the one shown below:</w:t>
      </w:r>
    </w:p>
    <w:p w14:paraId="40D3ACB7" w14:textId="70E3F030" w:rsidR="006D222C" w:rsidRDefault="00C57293" w:rsidP="006D222C">
      <w:r>
        <w:rPr>
          <w:noProof/>
          <w:lang w:bidi="bo-CN"/>
        </w:rPr>
        <w:lastRenderedPageBreak/>
        <w:drawing>
          <wp:inline distT="0" distB="0" distL="0" distR="0" wp14:anchorId="738267C8" wp14:editId="6CD457B8">
            <wp:extent cx="5934075" cy="4619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4075" cy="4619625"/>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7777777" w:rsidR="009307B2" w:rsidRDefault="009307B2" w:rsidP="009307B2">
      <w:r>
        <w:rPr>
          <w:noProof/>
          <w:lang w:bidi="bo-CN"/>
        </w:rPr>
        <w:lastRenderedPageBreak/>
        <w:drawing>
          <wp:inline distT="0" distB="0" distL="0" distR="0" wp14:anchorId="473CC85D" wp14:editId="01DF8290">
            <wp:extent cx="5943600" cy="4095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77777777" w:rsidR="00F50121" w:rsidRDefault="00F50121" w:rsidP="00F50121">
      <w:r>
        <w:rPr>
          <w:noProof/>
          <w:lang w:bidi="bo-CN"/>
        </w:rPr>
        <w:lastRenderedPageBreak/>
        <w:drawing>
          <wp:inline distT="0" distB="0" distL="0" distR="0" wp14:anchorId="76A07B91" wp14:editId="05B15ECC">
            <wp:extent cx="5943600" cy="4095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77777777" w:rsidR="00F673E6" w:rsidRDefault="00D02463" w:rsidP="00F24FB0">
      <w:r>
        <w:rPr>
          <w:noProof/>
          <w:lang w:bidi="bo-CN"/>
        </w:rPr>
        <w:lastRenderedPageBreak/>
        <w:drawing>
          <wp:inline distT="0" distB="0" distL="0" distR="0" wp14:anchorId="008E588F" wp14:editId="6FE80C03">
            <wp:extent cx="5943600" cy="4095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842BE4">
      <w:r>
        <w:t>The form should look like this:</w:t>
      </w:r>
    </w:p>
    <w:p w14:paraId="3245D3B2" w14:textId="4AE6E4CD" w:rsidR="00842BE4" w:rsidRDefault="00C57293" w:rsidP="00842BE4">
      <w:r>
        <w:rPr>
          <w:noProof/>
          <w:lang w:bidi="bo-CN"/>
        </w:rPr>
        <w:lastRenderedPageBreak/>
        <w:drawing>
          <wp:inline distT="0" distB="0" distL="0" distR="0" wp14:anchorId="16E4735A" wp14:editId="5A195EFD">
            <wp:extent cx="2990850" cy="3000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90850" cy="3000375"/>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9260CB">
      <w:r>
        <w:t>Your Skyline window should now look something like this:</w:t>
      </w:r>
    </w:p>
    <w:p w14:paraId="2291D22B" w14:textId="6C0744E3" w:rsidR="009260CB" w:rsidRDefault="00DF0019" w:rsidP="009260CB">
      <w:r>
        <w:rPr>
          <w:noProof/>
          <w:lang w:bidi="bo-CN"/>
        </w:rPr>
        <w:drawing>
          <wp:inline distT="0" distB="0" distL="0" distR="0" wp14:anchorId="6DEAB239" wp14:editId="1ACC3556">
            <wp:extent cx="5943600" cy="3219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w:t>
      </w:r>
      <w:r>
        <w:lastRenderedPageBreak/>
        <w:t>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443B960C" w14:textId="7FDBE719" w:rsidR="00E6703D" w:rsidRDefault="006C25E5" w:rsidP="00972BD0">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 xml:space="preserve">closer to 22 minutes.  You </w:t>
      </w:r>
      <w:r w:rsidR="00FB130A">
        <w:t xml:space="preserve">might </w:t>
      </w:r>
      <w:r w:rsidR="00E6703D">
        <w:t xml:space="preserve">also </w:t>
      </w:r>
      <w:r w:rsidR="00FB130A">
        <w:t>notice</w:t>
      </w:r>
      <w:r w:rsidR="00E6703D">
        <w:t xml:space="preserve"> that there are many missing colored bars in this plot:</w:t>
      </w:r>
    </w:p>
    <w:p w14:paraId="3CF814EA" w14:textId="34ECF8D7" w:rsidR="00E2201C" w:rsidRDefault="009448D8" w:rsidP="009260CB">
      <w:r w:rsidRPr="009448D8">
        <w:rPr>
          <w:noProof/>
          <w:lang w:bidi="bo-CN"/>
        </w:rPr>
        <w:drawing>
          <wp:inline distT="0" distB="0" distL="0" distR="0" wp14:anchorId="2F3C54B5" wp14:editId="626DAF63">
            <wp:extent cx="5943600" cy="2744788"/>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14472496" w14:textId="08506938" w:rsidR="00E6703D" w:rsidRDefault="00E6703D" w:rsidP="00972BD0">
      <w:pPr>
        <w:jc w:val="both"/>
      </w:pPr>
      <w:r>
        <w:t>This is because</w:t>
      </w:r>
      <w:r w:rsidR="00FB130A">
        <w:t xml:space="preserve"> </w:t>
      </w:r>
      <w:r>
        <w:t xml:space="preserve">Skyline is still in </w:t>
      </w:r>
      <w:r>
        <w:rPr>
          <w:b/>
        </w:rPr>
        <w:t>Refinement Mode</w:t>
      </w:r>
      <w:r w:rsidR="00FB130A">
        <w:t>.</w:t>
      </w:r>
      <w:r>
        <w:t xml:space="preserve"> </w:t>
      </w:r>
      <w:r w:rsidR="00FB130A">
        <w:t xml:space="preserve">While in this mode, Skyline </w:t>
      </w:r>
      <w:r>
        <w:t>attempts to decide which peaks have similar enough shape and apex times to be considered co-eluting.</w:t>
      </w:r>
      <w:r w:rsidR="00491F46">
        <w:t xml:space="preserve">  The missing bars are an indication that the peaks within the integrated range are not matching very well on all </w:t>
      </w:r>
      <w:r w:rsidR="00E16DA9">
        <w:t xml:space="preserve">monitored </w:t>
      </w:r>
      <w:r w:rsidR="00491F46">
        <w:t>transitions</w:t>
      </w:r>
      <w:r w:rsidR="00E16DA9">
        <w:t>. F</w:t>
      </w:r>
      <w:r w:rsidR="00491F46">
        <w:t xml:space="preserve">or this phase of the experiment, you want to move from </w:t>
      </w:r>
      <w:r w:rsidR="00491F46">
        <w:rPr>
          <w:b/>
        </w:rPr>
        <w:t>Refinement Mode</w:t>
      </w:r>
      <w:r w:rsidR="00491F46">
        <w:t>, where you are choosing which transitions to measure,</w:t>
      </w:r>
      <w:r w:rsidR="00E16DA9">
        <w:t xml:space="preserve"> </w:t>
      </w:r>
      <w:r w:rsidR="00491F46">
        <w:t xml:space="preserve">to </w:t>
      </w:r>
      <w:r w:rsidR="00491F46">
        <w:rPr>
          <w:b/>
        </w:rPr>
        <w:t>Quantification Mode</w:t>
      </w:r>
      <w:r w:rsidR="00491F46">
        <w:t xml:space="preserve">, where </w:t>
      </w:r>
      <w:r w:rsidR="00E16DA9">
        <w:t>Skyline performs</w:t>
      </w:r>
      <w:r w:rsidR="00491F46">
        <w:t xml:space="preserve"> integrat</w:t>
      </w:r>
      <w:r w:rsidR="00E16DA9">
        <w:t xml:space="preserve">ion on </w:t>
      </w:r>
      <w:r w:rsidR="009601ED">
        <w:t>all</w:t>
      </w:r>
      <w:r w:rsidR="00491F46">
        <w:t xml:space="preserve"> peak</w:t>
      </w:r>
      <w:r w:rsidR="00E16DA9">
        <w:t>s</w:t>
      </w:r>
      <w:r w:rsidR="009601ED">
        <w:t>,</w:t>
      </w:r>
      <w:r w:rsidR="00491F46">
        <w:t xml:space="preserve"> </w:t>
      </w:r>
      <w:r w:rsidR="00D6626B">
        <w:t>reducing</w:t>
      </w:r>
      <w:r w:rsidR="00E16DA9">
        <w:t xml:space="preserve"> </w:t>
      </w:r>
      <w:r w:rsidR="00491F46">
        <w:t>variance</w:t>
      </w:r>
      <w:r w:rsidR="00D6626B">
        <w:t xml:space="preserve"> in your measurements</w:t>
      </w:r>
      <w:r w:rsidR="00491F46">
        <w:t>.  To make this change, do the following:</w:t>
      </w:r>
    </w:p>
    <w:p w14:paraId="08533E3A" w14:textId="77777777" w:rsidR="00491F46" w:rsidRDefault="00491F46" w:rsidP="006A227F">
      <w:pPr>
        <w:pStyle w:val="ListParagraph"/>
        <w:numPr>
          <w:ilvl w:val="0"/>
          <w:numId w:val="7"/>
        </w:numPr>
      </w:pPr>
      <w:r>
        <w:t xml:space="preserve">On the </w:t>
      </w:r>
      <w:r>
        <w:rPr>
          <w:b/>
        </w:rPr>
        <w:t>Settings</w:t>
      </w:r>
      <w:r>
        <w:t xml:space="preserve"> menu, click </w:t>
      </w:r>
      <w:r>
        <w:rPr>
          <w:b/>
        </w:rPr>
        <w:t>Integrate All</w:t>
      </w:r>
      <w:r>
        <w:t>.</w:t>
      </w:r>
    </w:p>
    <w:p w14:paraId="7C86DF3A" w14:textId="77777777" w:rsidR="00491F46" w:rsidRDefault="00491F46" w:rsidP="00491F46">
      <w:r>
        <w:t>This should change the plot to look like the one below:</w:t>
      </w:r>
    </w:p>
    <w:p w14:paraId="5D2EC20F" w14:textId="4843E220" w:rsidR="00491F46" w:rsidRDefault="009448D8" w:rsidP="00491F46">
      <w:r w:rsidRPr="009448D8">
        <w:rPr>
          <w:noProof/>
          <w:lang w:bidi="bo-CN"/>
        </w:rPr>
        <w:lastRenderedPageBreak/>
        <w:drawing>
          <wp:inline distT="0" distB="0" distL="0" distR="0" wp14:anchorId="41DF5EA3" wp14:editId="55F0AAC4">
            <wp:extent cx="5943600" cy="2744788"/>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65D79B61" w14:textId="59CCB7E3" w:rsidR="00882138" w:rsidRDefault="00882138" w:rsidP="007F1D30">
      <w:pPr>
        <w:jc w:val="both"/>
      </w:pPr>
      <w:r>
        <w:t>Still, the integration for this peptide is quite poor</w:t>
      </w:r>
      <w:r w:rsidR="00E16DA9">
        <w:t>. While</w:t>
      </w:r>
      <w:r>
        <w:t xml:space="preserve"> the peak at around 19 minutes </w:t>
      </w:r>
      <w:r w:rsidR="00E16DA9">
        <w:t xml:space="preserve">appears to be </w:t>
      </w:r>
      <w:r>
        <w:t>the better peak, it is hard to have much confidence that it is caused by a single peptide</w:t>
      </w:r>
      <w:r w:rsidR="009A5124">
        <w:t>.</w:t>
      </w:r>
      <w:r>
        <w:t xml:space="preserve"> </w:t>
      </w:r>
      <w:r w:rsidR="009A5124">
        <w:t>Furthermore, is it unlikely that</w:t>
      </w:r>
      <w:r>
        <w:t xml:space="preserve"> any integration adjustment</w:t>
      </w:r>
      <w:r w:rsidR="009A5124">
        <w:t xml:space="preserve"> will result in </w:t>
      </w:r>
      <w:r>
        <w:t xml:space="preserve">a single peptide </w:t>
      </w:r>
      <w:r w:rsidR="00C42FA4">
        <w:t xml:space="preserve">that </w:t>
      </w:r>
      <w:r>
        <w:t xml:space="preserve">can be measured consistently across all runs.  </w:t>
      </w:r>
      <w:r w:rsidR="009A5124">
        <w:t>Th</w:t>
      </w:r>
      <w:r w:rsidR="00C42FA4">
        <w:t>erefore</w:t>
      </w:r>
      <w:r w:rsidR="009A5124">
        <w:t>, i</w:t>
      </w:r>
      <w:r>
        <w:t xml:space="preserve">nstead of wasting </w:t>
      </w:r>
      <w:r w:rsidR="009A5124">
        <w:t xml:space="preserve">more </w:t>
      </w:r>
      <w:r>
        <w:t xml:space="preserve">time </w:t>
      </w:r>
      <w:r w:rsidR="009A5124">
        <w:t xml:space="preserve">here </w:t>
      </w:r>
      <w:r>
        <w:t xml:space="preserve">making </w:t>
      </w:r>
      <w:r w:rsidR="009A5124">
        <w:t xml:space="preserve">additional </w:t>
      </w:r>
      <w:r>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7777777" w:rsidR="00882138" w:rsidRDefault="00882138" w:rsidP="00882138">
      <w:r w:rsidRPr="00882138">
        <w:rPr>
          <w:noProof/>
          <w:lang w:bidi="bo-CN"/>
        </w:rPr>
        <w:drawing>
          <wp:inline distT="0" distB="0" distL="0" distR="0" wp14:anchorId="6FC830E1" wp14:editId="6E08161B">
            <wp:extent cx="5943600" cy="281861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818614"/>
                    </a:xfrm>
                    <a:prstGeom prst="rect">
                      <a:avLst/>
                    </a:prstGeom>
                    <a:noFill/>
                    <a:ln>
                      <a:noFill/>
                    </a:ln>
                  </pic:spPr>
                </pic:pic>
              </a:graphicData>
            </a:graphic>
          </wp:inline>
        </w:drawing>
      </w:r>
    </w:p>
    <w:p w14:paraId="6789E268" w14:textId="6155D836" w:rsidR="00C82D11" w:rsidRDefault="00761134" w:rsidP="007F1D30">
      <w:pPr>
        <w:jc w:val="both"/>
      </w:pPr>
      <w:r>
        <w:lastRenderedPageBreak/>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t xml:space="preserve">overly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15F4B11E" w:rsidR="00D94EDD" w:rsidRDefault="00D94EDD" w:rsidP="007F1D30">
      <w:pPr>
        <w:jc w:val="both"/>
      </w:pPr>
      <w:r>
        <w:t>If you do not see the order shown above, with all of the diseased replicates (D_) on the left and all of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882138">
      <w:r>
        <w:t>T</w:t>
      </w:r>
      <w:r w:rsidR="00177865">
        <w:t xml:space="preserve">his </w:t>
      </w:r>
      <w:r>
        <w:t>change</w:t>
      </w:r>
      <w:r w:rsidR="00177865">
        <w:t>s</w:t>
      </w:r>
      <w:r>
        <w:t xml:space="preserve"> the </w:t>
      </w:r>
      <w:r>
        <w:rPr>
          <w:b/>
        </w:rPr>
        <w:t>Peak Areas</w:t>
      </w:r>
      <w:r>
        <w:t xml:space="preserve"> plot from:</w:t>
      </w:r>
    </w:p>
    <w:p w14:paraId="46D9622D" w14:textId="77777777" w:rsidR="00882138" w:rsidRDefault="00882138" w:rsidP="00882138">
      <w:r w:rsidRPr="00882138">
        <w:rPr>
          <w:noProof/>
          <w:lang w:bidi="bo-CN"/>
        </w:rPr>
        <w:drawing>
          <wp:inline distT="0" distB="0" distL="0" distR="0" wp14:anchorId="4744F914" wp14:editId="3C144411">
            <wp:extent cx="5943600" cy="267694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1C98364F" w14:textId="77777777" w:rsidR="00C82D11" w:rsidRDefault="00C82D11" w:rsidP="00882138">
      <w:r>
        <w:t>To:</w:t>
      </w:r>
    </w:p>
    <w:p w14:paraId="16684600" w14:textId="77777777" w:rsidR="00C82D11" w:rsidRDefault="00C82D11" w:rsidP="00882138">
      <w:r w:rsidRPr="00C82D11">
        <w:rPr>
          <w:noProof/>
          <w:lang w:bidi="bo-CN"/>
        </w:rPr>
        <w:lastRenderedPageBreak/>
        <w:drawing>
          <wp:inline distT="0" distB="0" distL="0" distR="0" wp14:anchorId="708404CF" wp14:editId="13B961BA">
            <wp:extent cx="5943600" cy="267694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BF0DE9">
      <w:r>
        <w:t>This will activate the chromatogram graph for the peak, which looks like:</w:t>
      </w:r>
    </w:p>
    <w:p w14:paraId="63DC3780" w14:textId="49DA105D" w:rsidR="00BF0DE9" w:rsidRPr="00E44472" w:rsidRDefault="00D556BA" w:rsidP="00BF0DE9">
      <w:pPr>
        <w:rPr>
          <w:lang w:val="fr-FR"/>
        </w:rPr>
      </w:pPr>
      <w:r w:rsidRPr="00D556BA">
        <w:rPr>
          <w:noProof/>
          <w:lang w:bidi="bo-CN"/>
        </w:rPr>
        <w:drawing>
          <wp:inline distT="0" distB="0" distL="0" distR="0" wp14:anchorId="2562B9C6" wp14:editId="000E90EA">
            <wp:extent cx="4819650" cy="3295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124A2210" w14:textId="77777777" w:rsidR="00BF0DE9" w:rsidRDefault="00BF0DE9" w:rsidP="00BF0DE9">
      <w:r>
        <w:lastRenderedPageBreak/>
        <w:t>While plots for the correctly integrated peaks look more like this:</w:t>
      </w:r>
    </w:p>
    <w:p w14:paraId="41097D41" w14:textId="77777777" w:rsidR="00BF0DE9" w:rsidRDefault="00BF0DE9" w:rsidP="00BF0DE9">
      <w:r w:rsidRPr="00BF0DE9">
        <w:rPr>
          <w:noProof/>
          <w:lang w:bidi="bo-CN"/>
        </w:rPr>
        <w:drawing>
          <wp:inline distT="0" distB="0" distL="0" distR="0" wp14:anchorId="5F9D7C6D" wp14:editId="37BB5463">
            <wp:extent cx="4848225" cy="3314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48225" cy="331470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ending around 30.2 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D_108_REP2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D_162_REP3 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lastRenderedPageBreak/>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034A7DDB" w14:textId="77777777" w:rsidR="00840FF6" w:rsidRDefault="00840FF6">
      <w:r>
        <w:br w:type="page"/>
      </w:r>
    </w:p>
    <w:p w14:paraId="0DAC7073" w14:textId="77777777" w:rsidR="00C32510" w:rsidRDefault="00C32510" w:rsidP="00FE0BAE"/>
    <w:p w14:paraId="56DCB35D" w14:textId="77777777" w:rsidR="00721EC1" w:rsidRDefault="00721EC1" w:rsidP="00721EC1">
      <w:r>
        <w:t xml:space="preserve">The </w:t>
      </w:r>
      <w:r>
        <w:rPr>
          <w:b/>
        </w:rPr>
        <w:t>Find</w:t>
      </w:r>
      <w:r>
        <w:t xml:space="preserve"> form should look like this:</w:t>
      </w:r>
    </w:p>
    <w:p w14:paraId="6BD9DB90" w14:textId="0B0FA9EB" w:rsidR="00721EC1" w:rsidRDefault="00332222" w:rsidP="00721EC1">
      <w:r>
        <w:rPr>
          <w:noProof/>
          <w:lang w:bidi="bo-CN"/>
        </w:rPr>
        <w:drawing>
          <wp:inline distT="0" distB="0" distL="0" distR="0" wp14:anchorId="72F64CB2" wp14:editId="6DE94EEF">
            <wp:extent cx="3771900" cy="30384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71900" cy="3038475"/>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77777777" w:rsidR="00721EC1" w:rsidRDefault="00721EC1" w:rsidP="00721EC1">
      <w:r>
        <w:rPr>
          <w:noProof/>
          <w:lang w:bidi="bo-CN"/>
        </w:rPr>
        <w:drawing>
          <wp:inline distT="0" distB="0" distL="0" distR="0" wp14:anchorId="3AD9384F" wp14:editId="3A520B03">
            <wp:extent cx="5943600" cy="2857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857500"/>
                    </a:xfrm>
                    <a:prstGeom prst="rect">
                      <a:avLst/>
                    </a:prstGeom>
                    <a:noFill/>
                    <a:ln>
                      <a:noFill/>
                    </a:ln>
                  </pic:spPr>
                </pic:pic>
              </a:graphicData>
            </a:graphic>
          </wp:inline>
        </w:drawing>
      </w:r>
    </w:p>
    <w:p w14:paraId="624F8149" w14:textId="77777777" w:rsidR="00721EC1" w:rsidRDefault="00D611E1" w:rsidP="00721EC1">
      <w:r>
        <w:lastRenderedPageBreak/>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t xml:space="preserve">On the </w:t>
      </w:r>
      <w:r>
        <w:rPr>
          <w:b/>
        </w:rPr>
        <w:t>View</w:t>
      </w:r>
      <w:r>
        <w:t xml:space="preserve"> menu, click </w:t>
      </w:r>
      <w:r>
        <w:rPr>
          <w:b/>
        </w:rPr>
        <w:t>Document Grid</w:t>
      </w:r>
      <w:r>
        <w:t>.</w:t>
      </w:r>
    </w:p>
    <w:p w14:paraId="1E023379"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Precursors</w:t>
      </w:r>
      <w:r>
        <w:t>.</w:t>
      </w:r>
    </w:p>
    <w:p w14:paraId="557D705D"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Customize View</w:t>
      </w:r>
      <w:r>
        <w:t>.</w:t>
      </w:r>
    </w:p>
    <w:p w14:paraId="484C7D98" w14:textId="6407A2E6" w:rsidR="00D611E1" w:rsidRDefault="00D611E1" w:rsidP="006A227F">
      <w:pPr>
        <w:pStyle w:val="ListParagraph"/>
        <w:numPr>
          <w:ilvl w:val="0"/>
          <w:numId w:val="10"/>
        </w:numPr>
      </w:pPr>
      <w:r>
        <w:t xml:space="preserve">In the </w:t>
      </w:r>
      <w:r>
        <w:rPr>
          <w:b/>
        </w:rPr>
        <w:t>View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7777777" w:rsidR="00D611E1" w:rsidRDefault="00D611E1" w:rsidP="006A227F">
      <w:pPr>
        <w:pStyle w:val="ListParagraph"/>
        <w:numPr>
          <w:ilvl w:val="0"/>
          <w:numId w:val="10"/>
        </w:numPr>
      </w:pPr>
      <w:r>
        <w:t xml:space="preserve">Click the </w:t>
      </w:r>
      <w:r w:rsidR="00CD398C">
        <w:rPr>
          <w:noProof/>
          <w:lang w:bidi="bo-CN"/>
        </w:rPr>
        <w:drawing>
          <wp:inline distT="0" distB="0" distL="0" distR="0" wp14:anchorId="787D4389" wp14:editId="7894C99D">
            <wp:extent cx="152400" cy="152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Expand the tree to check Proteins &gt; Peptides &gt; Precursors &gt; PrecursorResults &gt; Count Truncated.</w:t>
      </w:r>
    </w:p>
    <w:p w14:paraId="3D65E82C" w14:textId="77777777" w:rsidR="00CD398C" w:rsidRDefault="00CD398C" w:rsidP="00CD398C">
      <w:r>
        <w:t xml:space="preserve">The </w:t>
      </w:r>
      <w:r>
        <w:rPr>
          <w:b/>
        </w:rPr>
        <w:t>Customize View</w:t>
      </w:r>
      <w:r>
        <w:t xml:space="preserve"> form should look something like this:</w:t>
      </w:r>
    </w:p>
    <w:p w14:paraId="0988B10F" w14:textId="07D6259A" w:rsidR="00CD398C" w:rsidRDefault="0090264A" w:rsidP="00CD398C">
      <w:r>
        <w:rPr>
          <w:noProof/>
          <w:lang w:bidi="bo-CN"/>
        </w:rPr>
        <w:drawing>
          <wp:inline distT="0" distB="0" distL="0" distR="0" wp14:anchorId="3D6D3786" wp14:editId="4C28BA71">
            <wp:extent cx="5943600" cy="4667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46672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lastRenderedPageBreak/>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t xml:space="preserve">In the </w:t>
      </w:r>
      <w:r>
        <w:rPr>
          <w:b/>
        </w:rPr>
        <w:t>Value</w:t>
      </w:r>
      <w:r w:rsidR="00D81332">
        <w:t xml:space="preserve"> field, enter “0”</w:t>
      </w:r>
      <w:r>
        <w:t>.</w:t>
      </w:r>
    </w:p>
    <w:p w14:paraId="1F4BCBC8" w14:textId="77777777" w:rsidR="00811997" w:rsidRDefault="00811997" w:rsidP="00811997">
      <w:r>
        <w:t xml:space="preserve">The </w:t>
      </w:r>
      <w:r>
        <w:rPr>
          <w:b/>
        </w:rPr>
        <w:t>Customize View</w:t>
      </w:r>
      <w:r>
        <w:t xml:space="preserve"> form should look something like this:</w:t>
      </w:r>
    </w:p>
    <w:p w14:paraId="39D580B6" w14:textId="0477E720" w:rsidR="00811997" w:rsidRDefault="0090264A" w:rsidP="00811997">
      <w:r>
        <w:rPr>
          <w:noProof/>
          <w:lang w:bidi="bo-CN"/>
        </w:rPr>
        <w:drawing>
          <wp:inline distT="0" distB="0" distL="0" distR="0" wp14:anchorId="06EA6E73" wp14:editId="57162F7A">
            <wp:extent cx="5943600" cy="49187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491871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5EBB297F" w:rsidR="000D353B" w:rsidRDefault="000D353B" w:rsidP="000D353B">
      <w:pPr>
        <w:pStyle w:val="ListParagraph"/>
        <w:numPr>
          <w:ilvl w:val="0"/>
          <w:numId w:val="12"/>
        </w:numPr>
      </w:pPr>
      <w:r>
        <w:t>Click the “Count Truncated” column header twice to sort descending.</w:t>
      </w:r>
    </w:p>
    <w:p w14:paraId="7612E514" w14:textId="63C63B14" w:rsidR="00811997" w:rsidRDefault="007F5602" w:rsidP="00811997">
      <w:r>
        <w:t xml:space="preserve">The </w:t>
      </w:r>
      <w:r>
        <w:rPr>
          <w:b/>
        </w:rPr>
        <w:t>Document Grid</w:t>
      </w:r>
      <w:r>
        <w:t xml:space="preserve"> will show 2</w:t>
      </w:r>
      <w:r w:rsidR="004F6CB6">
        <w:t>22</w:t>
      </w:r>
      <w:r>
        <w:t xml:space="preserve"> truncated peaks that Skyline has already chosen automatically:</w:t>
      </w:r>
    </w:p>
    <w:p w14:paraId="4DEB1DA9" w14:textId="2CE3F8DA" w:rsidR="007F5602" w:rsidRDefault="0090264A" w:rsidP="00811997">
      <w:r>
        <w:rPr>
          <w:noProof/>
          <w:lang w:bidi="bo-CN"/>
        </w:rPr>
        <w:lastRenderedPageBreak/>
        <w:drawing>
          <wp:inline distT="0" distB="0" distL="0" distR="0" wp14:anchorId="40CE8356" wp14:editId="4D91404D">
            <wp:extent cx="4895850" cy="30003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95850" cy="30003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DFATVYVDAVK.</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7F5602">
      <w:r>
        <w:t>Skyline will activate chromatogram graphs that look like the following:</w:t>
      </w:r>
    </w:p>
    <w:p w14:paraId="24FC5A95" w14:textId="77777777" w:rsidR="007F5602" w:rsidRDefault="007F5602" w:rsidP="007F5602">
      <w:r w:rsidRPr="007F5602">
        <w:rPr>
          <w:noProof/>
          <w:lang w:bidi="bo-CN"/>
        </w:rPr>
        <w:drawing>
          <wp:inline distT="0" distB="0" distL="0" distR="0" wp14:anchorId="41326655" wp14:editId="458C9F8C">
            <wp:extent cx="4829175" cy="3524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9175" cy="352425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t xml:space="preserve">Close the </w:t>
      </w:r>
      <w:r>
        <w:rPr>
          <w:b/>
        </w:rPr>
        <w:t>Document Grid</w:t>
      </w:r>
      <w:r>
        <w:t>.</w:t>
      </w:r>
    </w:p>
    <w:p w14:paraId="2DD1A38D" w14:textId="77777777" w:rsidR="008A7208" w:rsidRDefault="008A7208" w:rsidP="006A227F">
      <w:pPr>
        <w:pStyle w:val="ListParagraph"/>
        <w:numPr>
          <w:ilvl w:val="0"/>
          <w:numId w:val="13"/>
        </w:numPr>
      </w:pPr>
      <w:r>
        <w:lastRenderedPageBreak/>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R.</w:t>
      </w:r>
      <w:r>
        <w:rPr>
          <w:color w:val="000000"/>
        </w:rPr>
        <w:t>LGGEEVSVA</w:t>
      </w:r>
      <w:r>
        <w:rPr>
          <w:b/>
          <w:bCs/>
          <w:color w:val="000000"/>
          <w:u w:val="single"/>
        </w:rPr>
        <w:t>C</w:t>
      </w:r>
      <w:r>
        <w:rPr>
          <w:color w:val="000000"/>
        </w:rPr>
        <w:t>K</w:t>
      </w:r>
      <w:r>
        <w:t>.L [237, 247]</w:t>
      </w:r>
    </w:p>
    <w:p w14:paraId="5D62D254" w14:textId="77777777" w:rsidR="007F5602" w:rsidRDefault="008A6E02" w:rsidP="00B53EA4">
      <w:pPr>
        <w:pStyle w:val="Heading2"/>
      </w:pPr>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77777777" w:rsidR="0012280D" w:rsidRDefault="0012280D" w:rsidP="00B53EA4">
      <w:r w:rsidRPr="0012280D">
        <w:rPr>
          <w:noProof/>
          <w:lang w:bidi="bo-CN"/>
        </w:rPr>
        <w:drawing>
          <wp:inline distT="0" distB="0" distL="0" distR="0" wp14:anchorId="3ED1A171" wp14:editId="0B2B2EE4">
            <wp:extent cx="5943600" cy="268574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85744"/>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17B47A4D" w:rsidR="0008732E" w:rsidRDefault="0008732E" w:rsidP="00F552E7">
      <w:pPr>
        <w:jc w:val="both"/>
      </w:pPr>
      <w:r>
        <w:t xml:space="preserve">Skyline will show you the dot-product (dotp) relationship, a measure of similarity </w:t>
      </w:r>
      <w:r w:rsidR="00D16B7D">
        <w:t xml:space="preserve">between the library spectrum peaks and the measured peak areas </w:t>
      </w:r>
      <w:r>
        <w:t>ranging from 1 (best) to zero (worst).</w:t>
      </w:r>
    </w:p>
    <w:p w14:paraId="7A882FC6" w14:textId="77777777" w:rsidR="0008732E" w:rsidRDefault="0008732E" w:rsidP="0008732E">
      <w:r w:rsidRPr="0008732E">
        <w:rPr>
          <w:noProof/>
          <w:lang w:bidi="bo-CN"/>
        </w:rPr>
        <w:lastRenderedPageBreak/>
        <w:drawing>
          <wp:inline distT="0" distB="0" distL="0" distR="0" wp14:anchorId="12B29535" wp14:editId="6812C474">
            <wp:extent cx="5943600" cy="238874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388748"/>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77777777" w:rsidR="006A2793" w:rsidRDefault="003C394E" w:rsidP="00E2551A">
      <w:r w:rsidRPr="003C394E">
        <w:rPr>
          <w:noProof/>
          <w:lang w:bidi="bo-CN"/>
        </w:rPr>
        <w:lastRenderedPageBreak/>
        <w:drawing>
          <wp:inline distT="0" distB="0" distL="0" distR="0" wp14:anchorId="33078ACE" wp14:editId="4364D38F">
            <wp:extent cx="4829175" cy="3276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9175" cy="327660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7777777" w:rsidR="006A2793" w:rsidRDefault="003C394E" w:rsidP="00E2551A">
      <w:r w:rsidRPr="003C394E">
        <w:rPr>
          <w:noProof/>
          <w:lang w:bidi="bo-CN"/>
        </w:rPr>
        <w:drawing>
          <wp:inline distT="0" distB="0" distL="0" distR="0" wp14:anchorId="0E14DCCF" wp14:editId="5167AC18">
            <wp:extent cx="4848225" cy="3276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02842AB8" w14:textId="6106A583" w:rsidR="00E2551A" w:rsidRDefault="009F2164" w:rsidP="007F1D30">
      <w:pPr>
        <w:jc w:val="both"/>
      </w:pPr>
      <w:r>
        <w:t xml:space="preserve">When </w:t>
      </w:r>
      <w:r w:rsidR="00E3451E">
        <w:t xml:space="preserve">an </w:t>
      </w:r>
      <w:r>
        <w:t>interfering signal like this occurs inside the integration boundaries, it will add error to the quantitative measurements.  For real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77777777" w:rsidR="009F2164" w:rsidRPr="00824015" w:rsidRDefault="003C394E" w:rsidP="00E2551A">
      <w:r w:rsidRPr="003C394E">
        <w:rPr>
          <w:noProof/>
          <w:lang w:bidi="bo-CN"/>
        </w:rPr>
        <w:drawing>
          <wp:inline distT="0" distB="0" distL="0" distR="0" wp14:anchorId="1141E5B8" wp14:editId="281684E2">
            <wp:extent cx="4848225" cy="3276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77777777" w:rsidR="0008732E" w:rsidRPr="0012280D" w:rsidRDefault="003C394E" w:rsidP="0008732E">
      <w:r w:rsidRPr="003C394E">
        <w:rPr>
          <w:noProof/>
          <w:lang w:bidi="bo-CN"/>
        </w:rPr>
        <w:drawing>
          <wp:inline distT="0" distB="0" distL="0" distR="0" wp14:anchorId="02F49F0F" wp14:editId="7D86A477">
            <wp:extent cx="5943600" cy="30909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090990"/>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 xml:space="preserve">not occur with resonance excitation </w:t>
      </w:r>
      <w:r w:rsidR="00A96B84">
        <w:lastRenderedPageBreak/>
        <w:t>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3E6A1342" w:rsidR="00721EC1" w:rsidRDefault="002B3F0D" w:rsidP="0097434E">
      <w:pPr>
        <w:jc w:val="both"/>
      </w:pPr>
      <w:r>
        <w:t xml:space="preserve">At </w:t>
      </w:r>
      <w:r w:rsidR="00F12473">
        <w:t xml:space="preserve">a </w:t>
      </w:r>
      <w:r>
        <w:t xml:space="preserve">glance, this integration looks good enough that you should </w:t>
      </w:r>
      <w:r w:rsidR="00F12473">
        <w:t xml:space="preserve">be able to </w:t>
      </w:r>
      <w:r>
        <w:t>continue to the next peptide</w:t>
      </w:r>
      <w:r w:rsidR="00611184">
        <w:t>, R.GSYNLQDLLAQAK.L [378, 390],</w:t>
      </w:r>
      <w:r>
        <w:t xml:space="preserve"> without further inspection.</w:t>
      </w:r>
      <w:r w:rsidR="00611184">
        <w:t xml:space="preserve">  </w:t>
      </w:r>
      <w:r w:rsidR="00F12473">
        <w:t>For this 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D_103_REP3.</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7777777" w:rsidR="00EB7A94" w:rsidRDefault="00EB7A94" w:rsidP="00EB7A94">
      <w:r w:rsidRPr="00EB7A94">
        <w:rPr>
          <w:noProof/>
          <w:lang w:bidi="bo-CN"/>
        </w:rPr>
        <w:drawing>
          <wp:inline distT="0" distB="0" distL="0" distR="0" wp14:anchorId="316054E8" wp14:editId="57A6136F">
            <wp:extent cx="4848225" cy="31908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48225" cy="3190875"/>
                    </a:xfrm>
                    <a:prstGeom prst="rect">
                      <a:avLst/>
                    </a:prstGeom>
                    <a:noFill/>
                    <a:ln>
                      <a:noFill/>
                    </a:ln>
                  </pic:spPr>
                </pic:pic>
              </a:graphicData>
            </a:graphic>
          </wp:inline>
        </w:drawing>
      </w:r>
    </w:p>
    <w:p w14:paraId="034A682F" w14:textId="6BA5FF86" w:rsidR="00EB7A94" w:rsidRDefault="00EB7A94" w:rsidP="0097434E">
      <w:pPr>
        <w:jc w:val="both"/>
      </w:pPr>
      <w:r>
        <w:t>In D_103_REP3, you will see the integrated peak at 33.9 minutes with signal mostly on y4 and y5, but no other candidate peak to the left.</w:t>
      </w:r>
    </w:p>
    <w:p w14:paraId="588B97C8" w14:textId="77777777" w:rsidR="00EB7A94" w:rsidRPr="00611184" w:rsidRDefault="00EB7A94" w:rsidP="00EB7A94">
      <w:r w:rsidRPr="00EB7A94">
        <w:rPr>
          <w:noProof/>
          <w:lang w:bidi="bo-CN"/>
        </w:rPr>
        <w:lastRenderedPageBreak/>
        <w:drawing>
          <wp:inline distT="0" distB="0" distL="0" distR="0" wp14:anchorId="19446A49" wp14:editId="70AE27A4">
            <wp:extent cx="4829175" cy="31908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9175" cy="3190875"/>
                    </a:xfrm>
                    <a:prstGeom prst="rect">
                      <a:avLst/>
                    </a:prstGeom>
                    <a:noFill/>
                    <a:ln>
                      <a:noFill/>
                    </a:ln>
                  </pic:spPr>
                </pic:pic>
              </a:graphicData>
            </a:graphic>
          </wp:inline>
        </w:drawing>
      </w:r>
    </w:p>
    <w:p w14:paraId="7E4AC326" w14:textId="5CD61789" w:rsidR="00491F46" w:rsidRDefault="00EB7A94" w:rsidP="0097434E">
      <w:pPr>
        <w:jc w:val="both"/>
      </w:pPr>
      <w:r>
        <w:t>In this case</w:t>
      </w:r>
      <w:r w:rsidR="005E7B81">
        <w:t>,</w:t>
      </w:r>
      <w:r>
        <w:t xml:space="preserve"> the scheduling window has failed to capture any signal from the candidate peptide.  To remove the incorrect peak</w:t>
      </w:r>
      <w:r w:rsidR="00A8353E">
        <w:t xml:space="preserve"> do the following:</w:t>
      </w:r>
    </w:p>
    <w:p w14:paraId="152D8470" w14:textId="77777777" w:rsidR="00A8353E" w:rsidRDefault="00A8353E" w:rsidP="006A227F">
      <w:pPr>
        <w:pStyle w:val="ListParagraph"/>
        <w:numPr>
          <w:ilvl w:val="0"/>
          <w:numId w:val="18"/>
        </w:numPr>
      </w:pPr>
      <w:r>
        <w:t xml:space="preserve">Right-click on the chromatogram graph, choose </w:t>
      </w:r>
      <w:r>
        <w:rPr>
          <w:b/>
        </w:rPr>
        <w:t>Remove Peak</w:t>
      </w:r>
      <w:r>
        <w:t xml:space="preserve"> and click</w:t>
      </w:r>
      <w:r>
        <w:rPr>
          <w:b/>
        </w:rPr>
        <w:t xml:space="preserve"> All</w:t>
      </w:r>
      <w:r>
        <w:t>.</w:t>
      </w:r>
    </w:p>
    <w:p w14:paraId="0E3E8B71" w14:textId="77777777" w:rsidR="00A8353E" w:rsidRDefault="00A8353E" w:rsidP="00A8353E">
      <w:r>
        <w:t xml:space="preserve">This should leave a blank spot in the </w:t>
      </w:r>
      <w:r>
        <w:rPr>
          <w:b/>
        </w:rPr>
        <w:t>Peak Areas</w:t>
      </w:r>
      <w:r>
        <w:t xml:space="preserve"> graph.</w:t>
      </w:r>
    </w:p>
    <w:p w14:paraId="10781DDC" w14:textId="77777777" w:rsidR="00A8353E" w:rsidRDefault="00A8353E" w:rsidP="00A8353E">
      <w:r w:rsidRPr="00A8353E">
        <w:rPr>
          <w:noProof/>
          <w:lang w:bidi="bo-CN"/>
        </w:rPr>
        <w:drawing>
          <wp:inline distT="0" distB="0" distL="0" distR="0" wp14:anchorId="6433B676" wp14:editId="2EEBBEAF">
            <wp:extent cx="5943600" cy="301947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019476"/>
                    </a:xfrm>
                    <a:prstGeom prst="rect">
                      <a:avLst/>
                    </a:prstGeom>
                    <a:noFill/>
                    <a:ln>
                      <a:noFill/>
                    </a:ln>
                  </pic:spPr>
                </pic:pic>
              </a:graphicData>
            </a:graphic>
          </wp:inline>
        </w:drawing>
      </w:r>
    </w:p>
    <w:p w14:paraId="6B1E300D" w14:textId="79FC451F" w:rsidR="00020386" w:rsidRDefault="00020386" w:rsidP="0097434E">
      <w:pPr>
        <w:jc w:val="both"/>
      </w:pPr>
      <w:r>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r w:rsidR="004039FC">
        <w:lastRenderedPageBreak/>
        <w:t>H_148_REP2, you will see a case where Skyline has chosen the peak at 33.9 minutes, but part of the correct peak is still visible.</w:t>
      </w:r>
      <w:r w:rsidR="00F15CA2">
        <w:t xml:space="preserve"> </w:t>
      </w:r>
    </w:p>
    <w:p w14:paraId="0026463B" w14:textId="77777777" w:rsidR="004039FC" w:rsidRDefault="004039FC" w:rsidP="00A8353E">
      <w:r w:rsidRPr="004039FC">
        <w:rPr>
          <w:noProof/>
          <w:lang w:bidi="bo-CN"/>
        </w:rPr>
        <w:drawing>
          <wp:inline distT="0" distB="0" distL="0" distR="0" wp14:anchorId="24FF160B" wp14:editId="68FD6EFF">
            <wp:extent cx="4829175" cy="340042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9175" cy="3400425"/>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3F7BC5D5" w14:textId="77777777" w:rsidR="009F3625" w:rsidRDefault="009F3625" w:rsidP="00A8353E">
      <w:r w:rsidRPr="009F3625">
        <w:rPr>
          <w:noProof/>
          <w:lang w:bidi="bo-CN"/>
        </w:rPr>
        <w:drawing>
          <wp:inline distT="0" distB="0" distL="0" distR="0" wp14:anchorId="5D982605" wp14:editId="30F7718C">
            <wp:extent cx="5943600" cy="27247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724793"/>
                    </a:xfrm>
                    <a:prstGeom prst="rect">
                      <a:avLst/>
                    </a:prstGeom>
                    <a:noFill/>
                    <a:ln>
                      <a:noFill/>
                    </a:ln>
                  </pic:spPr>
                </pic:pic>
              </a:graphicData>
            </a:graphic>
          </wp:inline>
        </w:drawing>
      </w:r>
    </w:p>
    <w:p w14:paraId="4CC85DC2" w14:textId="77777777" w:rsidR="00F36387" w:rsidRDefault="00F36387">
      <w:r>
        <w:br w:type="page"/>
      </w:r>
    </w:p>
    <w:p w14:paraId="0A6162F6" w14:textId="272EE307" w:rsidR="009F3625" w:rsidRDefault="009F3625" w:rsidP="00A8353E">
      <w:r>
        <w:lastRenderedPageBreak/>
        <w:t>And a retention times plot that looks like this:</w:t>
      </w:r>
    </w:p>
    <w:p w14:paraId="551E1E07" w14:textId="77777777" w:rsidR="009F3625" w:rsidRDefault="009F3625" w:rsidP="00A8353E">
      <w:r w:rsidRPr="009F3625">
        <w:rPr>
          <w:noProof/>
          <w:lang w:bidi="bo-CN"/>
        </w:rPr>
        <w:drawing>
          <wp:inline distT="0" distB="0" distL="0" distR="0" wp14:anchorId="1FCBD8A2" wp14:editId="6A429158">
            <wp:extent cx="5943600" cy="27900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7F72E840" w14:textId="65305EDF" w:rsidR="009F3625" w:rsidRDefault="00F45F60" w:rsidP="0097434E">
      <w:pPr>
        <w:jc w:val="both"/>
      </w:pPr>
      <w:r>
        <w:t>Continuing to the peptide R.</w:t>
      </w:r>
      <w:r>
        <w:rPr>
          <w:color w:val="000000"/>
        </w:rPr>
        <w:t>DIPVNPM</w:t>
      </w:r>
      <w:r>
        <w:rPr>
          <w:b/>
          <w:bCs/>
          <w:color w:val="000000"/>
          <w:u w:val="single"/>
        </w:rPr>
        <w:t>C</w:t>
      </w:r>
      <w:r>
        <w:rPr>
          <w:color w:val="000000"/>
        </w:rPr>
        <w:t>IYR</w:t>
      </w:r>
      <w:r>
        <w:t>.S [46, 56]</w:t>
      </w:r>
      <w:r w:rsidR="00F36387">
        <w:t>,</w:t>
      </w:r>
      <w:r>
        <w:t xml:space="preserve"> you will find no real consistent signal with integrated peaks all over the 5 minute scheduling window.  </w:t>
      </w:r>
      <w:r w:rsidR="00F36387">
        <w:t>Thus, y</w:t>
      </w:r>
      <w:r>
        <w:t xml:space="preserve">ou </w:t>
      </w:r>
      <w:r w:rsidR="00E264E5">
        <w:t>may</w:t>
      </w:r>
      <w:r>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4D4B3F4C" w14:textId="3775325B" w:rsidR="00B82694"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FA2085">
        <w:t>w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grouped together.  For the peptide TSDQIHFFFAK the retention times look like:</w:t>
      </w:r>
    </w:p>
    <w:p w14:paraId="5AC814C2" w14:textId="77777777" w:rsidR="00B82694" w:rsidRDefault="00B82694" w:rsidP="00A8353E">
      <w:r w:rsidRPr="00B82694">
        <w:rPr>
          <w:noProof/>
          <w:lang w:bidi="bo-CN"/>
        </w:rPr>
        <w:drawing>
          <wp:inline distT="0" distB="0" distL="0" distR="0" wp14:anchorId="16CEDCA6" wp14:editId="18F39390">
            <wp:extent cx="5943600" cy="279001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48D141A0" w14:textId="44FA57D9" w:rsidR="00EB1330" w:rsidRDefault="005E7B81" w:rsidP="0097434E">
      <w:pPr>
        <w:jc w:val="both"/>
      </w:pPr>
      <w:r>
        <w:lastRenderedPageBreak/>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FA2085">
      <w:r>
        <w:t>The graph will change to look like the following:</w:t>
      </w:r>
    </w:p>
    <w:p w14:paraId="48A1D405" w14:textId="77777777" w:rsidR="00B82694" w:rsidRDefault="00B82694" w:rsidP="00A8353E">
      <w:r w:rsidRPr="00B82694">
        <w:rPr>
          <w:noProof/>
          <w:lang w:bidi="bo-CN"/>
        </w:rPr>
        <w:drawing>
          <wp:inline distT="0" distB="0" distL="0" distR="0" wp14:anchorId="5370CB2F" wp14:editId="292FBC0B">
            <wp:extent cx="5943600" cy="279001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0D54EC7C"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t xml:space="preserve">fairly quickly by clicking on the bars in the </w:t>
      </w:r>
      <w:r>
        <w:rPr>
          <w:b/>
        </w:rPr>
        <w:t>Peak Areas</w:t>
      </w:r>
      <w:r>
        <w:t xml:space="preserve"> view that do not match well and clicking and dragging 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77777777" w:rsidR="001619AA" w:rsidRDefault="001619AA" w:rsidP="00A8353E">
      <w:r w:rsidRPr="001619AA">
        <w:rPr>
          <w:noProof/>
          <w:lang w:bidi="bo-CN"/>
        </w:rPr>
        <w:lastRenderedPageBreak/>
        <w:drawing>
          <wp:inline distT="0" distB="0" distL="0" distR="0" wp14:anchorId="274DB00A" wp14:editId="6A673264">
            <wp:extent cx="2889504" cy="271676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6762"/>
                    </a:xfrm>
                    <a:prstGeom prst="rect">
                      <a:avLst/>
                    </a:prstGeom>
                    <a:noFill/>
                    <a:ln>
                      <a:noFill/>
                    </a:ln>
                  </pic:spPr>
                </pic:pic>
              </a:graphicData>
            </a:graphic>
          </wp:inline>
        </w:drawing>
      </w:r>
      <w:r w:rsidRPr="001619AA">
        <w:rPr>
          <w:noProof/>
          <w:lang w:bidi="bo-CN"/>
        </w:rPr>
        <w:drawing>
          <wp:inline distT="0" distB="0" distL="0" distR="0" wp14:anchorId="14052077" wp14:editId="23BB2B8E">
            <wp:extent cx="2886075" cy="272093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01560" cy="2735530"/>
                    </a:xfrm>
                    <a:prstGeom prst="rect">
                      <a:avLst/>
                    </a:prstGeom>
                    <a:noFill/>
                    <a:ln>
                      <a:noFill/>
                    </a:ln>
                  </pic:spPr>
                </pic:pic>
              </a:graphicData>
            </a:graphic>
          </wp:inline>
        </w:drawing>
      </w:r>
      <w:r w:rsidRPr="001619AA">
        <w:t xml:space="preserve"> </w:t>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Finishing this section with the peptide FGLYSDQMR</w:t>
      </w:r>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77777777" w:rsidR="004D2064" w:rsidRDefault="004D2064" w:rsidP="00A8353E">
      <w:r w:rsidRPr="004D2064">
        <w:rPr>
          <w:noProof/>
          <w:lang w:bidi="bo-CN"/>
        </w:rPr>
        <w:drawing>
          <wp:inline distT="0" distB="0" distL="0" distR="0" wp14:anchorId="5E82B483" wp14:editId="5753DBD5">
            <wp:extent cx="5819775" cy="26527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64764" cy="2673242"/>
                    </a:xfrm>
                    <a:prstGeom prst="rect">
                      <a:avLst/>
                    </a:prstGeom>
                    <a:noFill/>
                    <a:ln>
                      <a:noFill/>
                    </a:ln>
                  </pic:spPr>
                </pic:pic>
              </a:graphicData>
            </a:graphic>
          </wp:inline>
        </w:drawing>
      </w:r>
    </w:p>
    <w:p w14:paraId="12CB5183" w14:textId="6E514155" w:rsidR="004D2064" w:rsidRDefault="004D2064" w:rsidP="0097434E">
      <w:pPr>
        <w:jc w:val="both"/>
      </w:pPr>
      <w:r>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r>
        <w:t>Global normalization standards</w:t>
      </w:r>
    </w:p>
    <w:p w14:paraId="0EE72BD3" w14:textId="6BC0F1FD" w:rsidR="00FA6E4C" w:rsidRDefault="006F6B54" w:rsidP="007F1D30">
      <w:pPr>
        <w:jc w:val="both"/>
      </w:pPr>
      <w:r>
        <w:t xml:space="preserve">This data set lacks stable isotope </w:t>
      </w:r>
      <w:r w:rsidR="00C541D4">
        <w:t>dilution (SID)</w:t>
      </w:r>
      <w:r>
        <w:t xml:space="preserve"> peptide</w:t>
      </w:r>
      <w:r w:rsidR="00C541D4">
        <w:t>s</w:t>
      </w:r>
      <w:r>
        <w:t xml:space="preserve"> but it does </w:t>
      </w:r>
      <w:r w:rsidR="00BD673F">
        <w:t xml:space="preserve">contain global standard peptides (from C. </w:t>
      </w:r>
      <w:r w:rsidR="00BD673F" w:rsidRPr="00BD673F">
        <w:rPr>
          <w:i/>
        </w:rPr>
        <w:t>elegans</w:t>
      </w:r>
      <w:r w:rsidR="00BD673F">
        <w:t xml:space="preserve">) that were </w:t>
      </w:r>
      <w:r w:rsidR="00C541D4">
        <w:t>spiked</w:t>
      </w:r>
      <w:r w:rsidR="00BD673F">
        <w:t xml:space="preserve"> into the samples.</w:t>
      </w:r>
      <w:r w:rsidR="00C541D4">
        <w:t xml:space="preserve">  The intent was to use these peptides for peak area </w:t>
      </w:r>
      <w:r w:rsidR="00C541D4">
        <w:lastRenderedPageBreak/>
        <w:t xml:space="preserve">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59FF30E8" w:rsidR="003416E6" w:rsidRDefault="00D53D0F" w:rsidP="0097434E">
      <w:pPr>
        <w:jc w:val="both"/>
      </w:pPr>
      <w:r>
        <w:t xml:space="preserve">This should move the selection to </w:t>
      </w:r>
      <w:r w:rsidR="005E6307">
        <w:t xml:space="preserve">AFGLSSPR, </w:t>
      </w:r>
      <w:r>
        <w:t xml:space="preserve">the last peptide in the document.  The three peptides HLNGFSVPR, VVLSGSDATLAYSAFK and AFGLSSPR grouped in the list named “S” are the injected C. </w:t>
      </w:r>
      <w:r>
        <w:rPr>
          <w:i/>
        </w:rPr>
        <w:t>elegans</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77777777" w:rsidR="00862FA8" w:rsidRDefault="00862FA8" w:rsidP="00D53D0F">
      <w:r w:rsidRPr="00862FA8">
        <w:rPr>
          <w:noProof/>
          <w:lang w:bidi="bo-CN"/>
        </w:rPr>
        <w:drawing>
          <wp:inline distT="0" distB="0" distL="0" distR="0" wp14:anchorId="472556D7" wp14:editId="7E81557C">
            <wp:extent cx="5943600" cy="2751771"/>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751771"/>
                    </a:xfrm>
                    <a:prstGeom prst="rect">
                      <a:avLst/>
                    </a:prstGeom>
                    <a:noFill/>
                    <a:ln>
                      <a:noFill/>
                    </a:ln>
                  </pic:spPr>
                </pic:pic>
              </a:graphicData>
            </a:graphic>
          </wp:inline>
        </w:drawing>
      </w:r>
    </w:p>
    <w:p w14:paraId="5424A5BC" w14:textId="77777777" w:rsidR="00862FA8" w:rsidRDefault="00862FA8" w:rsidP="00D53D0F">
      <w:r w:rsidRPr="00862FA8">
        <w:rPr>
          <w:noProof/>
          <w:lang w:bidi="bo-CN"/>
        </w:rPr>
        <w:drawing>
          <wp:inline distT="0" distB="0" distL="0" distR="0" wp14:anchorId="42B97F04" wp14:editId="614A97CA">
            <wp:extent cx="5943600" cy="270917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709176"/>
                    </a:xfrm>
                    <a:prstGeom prst="rect">
                      <a:avLst/>
                    </a:prstGeom>
                    <a:noFill/>
                    <a:ln>
                      <a:noFill/>
                    </a:ln>
                  </pic:spPr>
                </pic:pic>
              </a:graphicData>
            </a:graphic>
          </wp:inline>
        </w:drawing>
      </w:r>
    </w:p>
    <w:p w14:paraId="1CF6F5DD" w14:textId="32F3D0D1" w:rsidR="00862FA8" w:rsidRDefault="004B53B7" w:rsidP="0097434E">
      <w:pPr>
        <w:jc w:val="both"/>
      </w:pPr>
      <w:r>
        <w:lastRenderedPageBreak/>
        <w:t xml:space="preserve">Moving to the peptide HLNGFSVPR,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77777777" w:rsidR="004B53B7" w:rsidRDefault="004B53B7" w:rsidP="00D53D0F">
      <w:r w:rsidRPr="004B53B7">
        <w:rPr>
          <w:noProof/>
          <w:lang w:bidi="bo-CN"/>
        </w:rPr>
        <w:drawing>
          <wp:inline distT="0" distB="0" distL="0" distR="0" wp14:anchorId="05AE0A56" wp14:editId="00CF3294">
            <wp:extent cx="5943600" cy="2503669"/>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503669"/>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7777777" w:rsidR="00BA60E5" w:rsidRDefault="00BA60E5" w:rsidP="00D53D0F">
      <w:r w:rsidRPr="00BA60E5">
        <w:rPr>
          <w:noProof/>
          <w:lang w:bidi="bo-CN"/>
        </w:rPr>
        <w:drawing>
          <wp:inline distT="0" distB="0" distL="0" distR="0" wp14:anchorId="27D4071F" wp14:editId="0C220250">
            <wp:extent cx="3912973" cy="3194091"/>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42204" cy="3217952"/>
                    </a:xfrm>
                    <a:prstGeom prst="rect">
                      <a:avLst/>
                    </a:prstGeom>
                    <a:noFill/>
                    <a:ln>
                      <a:noFill/>
                    </a:ln>
                  </pic:spPr>
                </pic:pic>
              </a:graphicData>
            </a:graphic>
          </wp:inline>
        </w:drawing>
      </w:r>
    </w:p>
    <w:p w14:paraId="7094D9FF" w14:textId="71117BFB"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first to the following:</w:t>
      </w:r>
    </w:p>
    <w:p w14:paraId="197C0326" w14:textId="77777777" w:rsidR="00BA60E5" w:rsidRDefault="00BA60E5" w:rsidP="006A227F">
      <w:pPr>
        <w:pStyle w:val="ListParagraph"/>
        <w:numPr>
          <w:ilvl w:val="0"/>
          <w:numId w:val="19"/>
        </w:numPr>
      </w:pPr>
      <w:r>
        <w:lastRenderedPageBreak/>
        <w:t xml:space="preserve">Right-click the </w:t>
      </w:r>
      <w:r>
        <w:rPr>
          <w:b/>
        </w:rPr>
        <w:t>Peak Areas</w:t>
      </w:r>
      <w:r>
        <w:t xml:space="preserve"> view, choose </w:t>
      </w:r>
      <w:r>
        <w:rPr>
          <w:b/>
        </w:rPr>
        <w:t>Normalize To</w:t>
      </w:r>
      <w:r>
        <w:t xml:space="preserve"> and click </w:t>
      </w:r>
      <w:r>
        <w:rPr>
          <w:b/>
        </w:rPr>
        <w:t>None</w:t>
      </w:r>
      <w:r>
        <w:t>.</w:t>
      </w:r>
    </w:p>
    <w:p w14:paraId="459197DB" w14:textId="5CEA2AE0"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200</w:t>
      </w:r>
      <w:r w:rsidR="005E6307">
        <w:t xml:space="preserve"> fold</w:t>
      </w:r>
      <w:r w:rsidR="008C21E7">
        <w:t xml:space="preserve"> difference.  See if you </w:t>
      </w:r>
      <w:r w:rsidR="005E6307">
        <w:t xml:space="preserve">are 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44B85EEE" w:rsidR="000F0C39" w:rsidRDefault="0008745C" w:rsidP="000F0C39">
      <w:r w:rsidRPr="0008745C">
        <w:rPr>
          <w:noProof/>
          <w:lang w:bidi="bo-CN"/>
        </w:rPr>
        <w:drawing>
          <wp:inline distT="0" distB="0" distL="0" distR="0" wp14:anchorId="025691A8" wp14:editId="4AC00CD0">
            <wp:extent cx="4819650" cy="32956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5E877B1F" w14:textId="77777777" w:rsidR="000F0C39" w:rsidRDefault="000F0C39" w:rsidP="000F0C39">
      <w:r>
        <w:t>Now to see all of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20C45D34" w:rsidR="000F0C39" w:rsidRPr="008C21E7" w:rsidRDefault="0008745C" w:rsidP="000F0C39">
      <w:r w:rsidRPr="0008745C">
        <w:rPr>
          <w:noProof/>
          <w:lang w:bidi="bo-CN"/>
        </w:rPr>
        <w:lastRenderedPageBreak/>
        <w:drawing>
          <wp:inline distT="0" distB="0" distL="0" distR="0" wp14:anchorId="69692572" wp14:editId="7CB4022C">
            <wp:extent cx="4819650" cy="32956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2A5F4637" w14:textId="0C18ADEC" w:rsidR="004B53B7" w:rsidRDefault="00AA683E" w:rsidP="00EB4636">
      <w:pPr>
        <w:jc w:val="both"/>
      </w:pPr>
      <w:r>
        <w:t xml:space="preserve">This makes it pretty clear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6FD267F0" w:rsidR="007C2BB3" w:rsidRDefault="0008745C" w:rsidP="00227626">
      <w:r w:rsidRPr="0008745C">
        <w:rPr>
          <w:noProof/>
          <w:lang w:bidi="bo-CN"/>
        </w:rPr>
        <w:lastRenderedPageBreak/>
        <w:drawing>
          <wp:inline distT="0" distB="0" distL="0" distR="0" wp14:anchorId="0C11656E" wp14:editId="0DE04562">
            <wp:extent cx="4667250" cy="31718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171825"/>
                    </a:xfrm>
                    <a:prstGeom prst="rect">
                      <a:avLst/>
                    </a:prstGeom>
                    <a:noFill/>
                    <a:ln>
                      <a:noFill/>
                    </a:ln>
                  </pic:spPr>
                </pic:pic>
              </a:graphicData>
            </a:graphic>
          </wp:inline>
        </w:drawing>
      </w:r>
    </w:p>
    <w:p w14:paraId="451194C0" w14:textId="77777777" w:rsidR="007C2BB3" w:rsidRDefault="007C2BB3" w:rsidP="00EB4636">
      <w:pPr>
        <w:jc w:val="both"/>
      </w:pPr>
      <w:r>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77777777" w:rsidR="007C2BB3" w:rsidRDefault="00235B63" w:rsidP="00235B63">
      <w:r>
        <w:t>Remember that there are supposed to be three cycles or technical replicates:</w:t>
      </w:r>
    </w:p>
    <w:p w14:paraId="7DDF35C4" w14:textId="77777777" w:rsidR="00235B63" w:rsidRDefault="00235B63" w:rsidP="00235B63">
      <w:r w:rsidRPr="00235B63">
        <w:rPr>
          <w:noProof/>
          <w:lang w:bidi="bo-CN"/>
        </w:rPr>
        <w:drawing>
          <wp:inline distT="0" distB="0" distL="0" distR="0" wp14:anchorId="10D1F92F" wp14:editId="62513592">
            <wp:extent cx="5943600" cy="310284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26F469B7" w14:textId="77777777" w:rsidR="002A3FBA" w:rsidRDefault="002A3FBA">
      <w:r>
        <w:br w:type="page"/>
      </w:r>
    </w:p>
    <w:p w14:paraId="771EAB7E" w14:textId="24929896" w:rsidR="00235B63" w:rsidRDefault="00235B63" w:rsidP="00235B63">
      <w:r>
        <w:lastRenderedPageBreak/>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77777777" w:rsidR="007F02D3" w:rsidRDefault="007F02D3" w:rsidP="007F02D3">
      <w:r w:rsidRPr="007F02D3">
        <w:rPr>
          <w:noProof/>
          <w:lang w:bidi="bo-CN"/>
        </w:rPr>
        <w:drawing>
          <wp:inline distT="0" distB="0" distL="0" distR="0" wp14:anchorId="60811667" wp14:editId="53454AA1">
            <wp:extent cx="5943600" cy="3102841"/>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6487F4C6" w14:textId="61B0A062" w:rsidR="00DF763B" w:rsidRDefault="00645A1B" w:rsidP="00EB4636">
      <w:pPr>
        <w:jc w:val="both"/>
      </w:pPr>
      <w:r>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In this case, you should really only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DVFSQQADLSR 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IFSQQADLSR.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w:t>
      </w:r>
      <w:r w:rsidR="00C33553">
        <w:lastRenderedPageBreak/>
        <w:t xml:space="preserve">click on the bar for this run, you will see that </w:t>
      </w:r>
      <w:r>
        <w:t>the</w:t>
      </w:r>
      <w:r w:rsidR="008B71BD">
        <w:t xml:space="preserve"> peak</w:t>
      </w:r>
      <w:r w:rsidR="002D0F0F">
        <w:t xml:space="preserve"> in</w:t>
      </w:r>
      <w:r w:rsidR="008B71BD">
        <w:t xml:space="preserve"> </w:t>
      </w:r>
      <w:r>
        <w:t xml:space="preserve">H_146_REP1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75B201E1" w:rsidR="008B71BD" w:rsidRDefault="00D27A8D" w:rsidP="00E258F4">
      <w:r w:rsidRPr="00D27A8D">
        <w:rPr>
          <w:noProof/>
          <w:lang w:bidi="bo-CN"/>
        </w:rPr>
        <w:drawing>
          <wp:inline distT="0" distB="0" distL="0" distR="0" wp14:anchorId="56352E01" wp14:editId="354D6896">
            <wp:extent cx="4819650" cy="3324225"/>
            <wp:effectExtent l="0" t="0" r="0" b="952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7777777" w:rsidR="008A2EFC" w:rsidRPr="008A2EFC" w:rsidRDefault="003868A3" w:rsidP="00E258F4">
      <w:r w:rsidRPr="003868A3">
        <w:rPr>
          <w:noProof/>
          <w:lang w:bidi="bo-CN"/>
        </w:rPr>
        <w:drawing>
          <wp:inline distT="0" distB="0" distL="0" distR="0" wp14:anchorId="7E034903" wp14:editId="5F14E52F">
            <wp:extent cx="5943600" cy="2369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369270"/>
                    </a:xfrm>
                    <a:prstGeom prst="rect">
                      <a:avLst/>
                    </a:prstGeom>
                    <a:noFill/>
                    <a:ln>
                      <a:noFill/>
                    </a:ln>
                  </pic:spPr>
                </pic:pic>
              </a:graphicData>
            </a:graphic>
          </wp:inline>
        </w:drawing>
      </w:r>
    </w:p>
    <w:p w14:paraId="35860457" w14:textId="5761CC77"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xml:space="preserve">, however, </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20D7B389" w:rsidR="003868A3" w:rsidRDefault="00C52F80" w:rsidP="00235B63">
      <w:r>
        <w:rPr>
          <w:noProof/>
          <w:lang w:bidi="bo-CN"/>
        </w:rPr>
        <w:lastRenderedPageBreak/>
        <w:drawing>
          <wp:inline distT="0" distB="0" distL="0" distR="0" wp14:anchorId="48288B0F" wp14:editId="6FE78B4B">
            <wp:extent cx="5934075" cy="1984375"/>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1984375"/>
                    </a:xfrm>
                    <a:prstGeom prst="rect">
                      <a:avLst/>
                    </a:prstGeom>
                    <a:noFill/>
                    <a:ln>
                      <a:noFill/>
                    </a:ln>
                  </pic:spPr>
                </pic:pic>
              </a:graphicData>
            </a:graphic>
          </wp:inline>
        </w:drawing>
      </w:r>
    </w:p>
    <w:p w14:paraId="3D3F4F47" w14:textId="018CDA61" w:rsidR="00F13813" w:rsidRDefault="00F13813" w:rsidP="00304BFB">
      <w:pPr>
        <w:jc w:val="both"/>
      </w:pPr>
      <w:r>
        <w:t xml:space="preserve">A peptide like this may be very difficult to use for quantification, especially </w:t>
      </w:r>
      <w:r w:rsidR="00B26D01">
        <w:t>without a matching SID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6CBB5242" w:rsidR="005B30C1" w:rsidRDefault="00A50F19" w:rsidP="00304BFB">
      <w:pPr>
        <w:jc w:val="both"/>
      </w:pPr>
      <w:r>
        <w:t xml:space="preserve">Continuing </w:t>
      </w:r>
      <w:r w:rsidR="00940456">
        <w:t>up</w:t>
      </w:r>
      <w:r>
        <w:t xml:space="preserve"> the peptide list, you </w:t>
      </w:r>
      <w:r w:rsidR="0093254F">
        <w:t>should</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MLSGFIPLKPTVK, however, you will see much more variance in the </w:t>
      </w:r>
      <w:r w:rsidR="00D56C38">
        <w:rPr>
          <w:b/>
        </w:rPr>
        <w:t>Peak Areas</w:t>
      </w:r>
      <w:r w:rsidR="00D56C38">
        <w:t xml:space="preserve"> graph.</w:t>
      </w:r>
    </w:p>
    <w:p w14:paraId="0E25C122" w14:textId="09FCDC04" w:rsidR="00D56C38" w:rsidRDefault="00C52F80" w:rsidP="00235B63">
      <w:r w:rsidRPr="00C52F80">
        <w:rPr>
          <w:noProof/>
          <w:lang w:bidi="bo-CN"/>
        </w:rPr>
        <w:drawing>
          <wp:inline distT="0" distB="0" distL="0" distR="0" wp14:anchorId="6C54B72E" wp14:editId="38922867">
            <wp:extent cx="5943600" cy="2676731"/>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6731"/>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77777777" w:rsidR="00D56C38" w:rsidRDefault="00D56C38" w:rsidP="00235B63">
      <w:r w:rsidRPr="00D56C38">
        <w:rPr>
          <w:noProof/>
          <w:lang w:bidi="bo-CN"/>
        </w:rPr>
        <w:lastRenderedPageBreak/>
        <w:drawing>
          <wp:inline distT="0" distB="0" distL="0" distR="0" wp14:anchorId="7A3A414B" wp14:editId="27E7D02F">
            <wp:extent cx="5248275" cy="35147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48275" cy="3514725"/>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77777777" w:rsidR="005544F7" w:rsidRDefault="005544F7" w:rsidP="005544F7">
      <w:r>
        <w:rPr>
          <w:noProof/>
          <w:lang w:bidi="bo-CN"/>
        </w:rPr>
        <w:drawing>
          <wp:inline distT="0" distB="0" distL="0" distR="0" wp14:anchorId="032A7152" wp14:editId="0E4A0CE4">
            <wp:extent cx="5943600" cy="2162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2162175"/>
                    </a:xfrm>
                    <a:prstGeom prst="rect">
                      <a:avLst/>
                    </a:prstGeom>
                    <a:noFill/>
                    <a:ln>
                      <a:noFill/>
                    </a:ln>
                  </pic:spPr>
                </pic:pic>
              </a:graphicData>
            </a:graphic>
          </wp:inline>
        </w:drawing>
      </w:r>
    </w:p>
    <w:p w14:paraId="682C471C" w14:textId="5C97BD41" w:rsidR="004D387B" w:rsidRDefault="00653AEF" w:rsidP="00964D59">
      <w:pPr>
        <w:jc w:val="both"/>
      </w:pPr>
      <w:r>
        <w:lastRenderedPageBreak/>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722A8A91" w:rsidR="004D387B" w:rsidRDefault="006364EC" w:rsidP="005544F7">
      <w:r w:rsidRPr="00DE2AD8">
        <w:rPr>
          <w:noProof/>
        </w:rPr>
        <w:drawing>
          <wp:inline distT="0" distB="0" distL="0" distR="0" wp14:anchorId="6512DC20" wp14:editId="398C31A9">
            <wp:extent cx="5943600" cy="2529840"/>
            <wp:effectExtent l="0" t="0" r="0" b="3810"/>
            <wp:docPr id="912258618" name="Picture 1"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58618" name="Picture 1" descr="A graph with numbers and lines&#10;&#10;Description automatically generated with medium confidence"/>
                    <pic:cNvPicPr/>
                  </pic:nvPicPr>
                  <pic:blipFill>
                    <a:blip r:embed="rId70"/>
                    <a:stretch>
                      <a:fillRect/>
                    </a:stretch>
                  </pic:blipFill>
                  <pic:spPr>
                    <a:xfrm>
                      <a:off x="0" y="0"/>
                      <a:ext cx="5943600" cy="2529840"/>
                    </a:xfrm>
                    <a:prstGeom prst="rect">
                      <a:avLst/>
                    </a:prstGeom>
                  </pic:spPr>
                </pic:pic>
              </a:graphicData>
            </a:graphic>
          </wp:inline>
        </w:drawing>
      </w:r>
    </w:p>
    <w:p w14:paraId="5688781F" w14:textId="5259E328" w:rsidR="004D387B" w:rsidRDefault="004D387B" w:rsidP="005544F7">
      <w:r>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5407EE91" w:rsidR="0036774E" w:rsidRDefault="006364EC" w:rsidP="005544F7">
      <w:r w:rsidRPr="00DE2AD8">
        <w:rPr>
          <w:noProof/>
        </w:rPr>
        <w:drawing>
          <wp:inline distT="0" distB="0" distL="0" distR="0" wp14:anchorId="4F580425" wp14:editId="6F7113F3">
            <wp:extent cx="5943600" cy="2566035"/>
            <wp:effectExtent l="0" t="0" r="0" b="5715"/>
            <wp:docPr id="1639642469" name="Picture 1" descr="A graph with numbers and a number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642469" name="Picture 1" descr="A graph with numbers and a number on it&#10;&#10;Description automatically generated"/>
                    <pic:cNvPicPr/>
                  </pic:nvPicPr>
                  <pic:blipFill>
                    <a:blip r:embed="rId71"/>
                    <a:stretch>
                      <a:fillRect/>
                    </a:stretch>
                  </pic:blipFill>
                  <pic:spPr>
                    <a:xfrm>
                      <a:off x="0" y="0"/>
                      <a:ext cx="5943600" cy="2566035"/>
                    </a:xfrm>
                    <a:prstGeom prst="rect">
                      <a:avLst/>
                    </a:prstGeom>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3FFE561E" w:rsidR="00A23950" w:rsidRDefault="00D27A8D" w:rsidP="005544F7">
      <w:r w:rsidRPr="00D27A8D">
        <w:rPr>
          <w:noProof/>
          <w:lang w:bidi="bo-CN"/>
        </w:rPr>
        <w:lastRenderedPageBreak/>
        <w:drawing>
          <wp:inline distT="0" distB="0" distL="0" distR="0" wp14:anchorId="251EA9ED" wp14:editId="539CC354">
            <wp:extent cx="4819650" cy="332422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dotp 0.82)”</w:t>
      </w:r>
      <w:r>
        <w:t>.</w:t>
      </w:r>
    </w:p>
    <w:p w14:paraId="151A63FC" w14:textId="77777777" w:rsidR="00410D78" w:rsidRPr="00410D78" w:rsidRDefault="00410D78" w:rsidP="00964D59">
      <w:pPr>
        <w:jc w:val="both"/>
      </w:pPr>
      <w:r>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5A462F1A" w:rsidR="00410D78" w:rsidRDefault="00410D78" w:rsidP="00964D59">
      <w:pPr>
        <w:jc w:val="both"/>
      </w:pPr>
      <w:r>
        <w:t xml:space="preserve">Continue to the peptides above.  At the peptide GMYESLPVVAVK,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ETGLMAFTNLK </w:t>
      </w:r>
      <w:r w:rsidR="00363908">
        <w:t xml:space="preserve">requires adjustment </w:t>
      </w:r>
      <w:r w:rsidR="00276A23">
        <w:t xml:space="preserve">only </w:t>
      </w:r>
      <w:r w:rsidR="00363908">
        <w:t xml:space="preserve">in </w:t>
      </w:r>
      <w:r w:rsidR="00613EF3">
        <w:t>one run</w:t>
      </w:r>
      <w:r w:rsidR="00455273">
        <w:t>. The run</w:t>
      </w:r>
      <w:r w:rsidR="00363908">
        <w:t xml:space="preserve"> should be very obvious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lastRenderedPageBreak/>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2F7F5875" w:rsidR="00D0019B" w:rsidRDefault="00F444F2" w:rsidP="00202AAD">
      <w:r w:rsidRPr="00F444F2">
        <w:rPr>
          <w:noProof/>
          <w:lang w:bidi="bo-CN"/>
        </w:rPr>
        <w:drawing>
          <wp:inline distT="0" distB="0" distL="0" distR="0" wp14:anchorId="19D507D6" wp14:editId="08AE79ED">
            <wp:extent cx="4819650" cy="3324225"/>
            <wp:effectExtent l="0" t="0" r="0" b="952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 xml:space="preserve">(YANVIAYDHSR and TDEDVPSGPPR)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77777777" w:rsidR="00C87635" w:rsidRDefault="00C87635" w:rsidP="00202AAD">
      <w:r w:rsidRPr="00C87635">
        <w:rPr>
          <w:noProof/>
          <w:lang w:bidi="bo-CN"/>
        </w:rPr>
        <w:lastRenderedPageBreak/>
        <w:drawing>
          <wp:inline distT="0" distB="0" distL="0" distR="0" wp14:anchorId="20DDDB1A" wp14:editId="7A2B472A">
            <wp:extent cx="5943600" cy="305055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3050558"/>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 xml:space="preserve">“(dotp 0.28)” </w:t>
      </w:r>
      <w:r w:rsidR="00C87635">
        <w:t>beneath the peak retention times</w:t>
      </w:r>
      <w:r>
        <w:t>.</w:t>
      </w:r>
    </w:p>
    <w:p w14:paraId="61BAA3E6" w14:textId="059B8E77" w:rsidR="00C87635" w:rsidRDefault="00F444F2" w:rsidP="00202AAD">
      <w:r w:rsidRPr="00F444F2">
        <w:rPr>
          <w:noProof/>
          <w:lang w:bidi="bo-CN"/>
        </w:rPr>
        <w:drawing>
          <wp:inline distT="0" distB="0" distL="0" distR="0" wp14:anchorId="43A666C8" wp14:editId="4BF4B39E">
            <wp:extent cx="4819650" cy="3324225"/>
            <wp:effectExtent l="0" t="0" r="0" b="952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502E9FD8" w14:textId="6B4D2927" w:rsidR="00C87635" w:rsidRDefault="00C87635" w:rsidP="00964D59">
      <w:pPr>
        <w:jc w:val="both"/>
      </w:pPr>
      <w:r>
        <w:t xml:space="preserve">Skyline displays the “dotp” value like this when there is another peak on the graph with a higher </w:t>
      </w:r>
      <w:r w:rsidR="00BB6C03">
        <w:t xml:space="preserve">dotp </w:t>
      </w:r>
      <w:r>
        <w:t xml:space="preserve">value.  In the case above, you cannot see the peak with the better dotp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lastRenderedPageBreak/>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This will zoom the graph y-scale until you can see the smaller peak with a better dotp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07671AC1"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Despite the fact that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SPQGLGASTAEISAR</w:t>
      </w:r>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t>This will</w:t>
      </w:r>
      <w:r w:rsidR="00F50D05">
        <w:t xml:space="preserve"> bring you to </w:t>
      </w:r>
      <w:r w:rsidR="006537EF">
        <w:t xml:space="preserve">the peptide </w:t>
      </w:r>
      <w:r w:rsidR="00F50D05">
        <w:rPr>
          <w:b/>
          <w:bCs/>
          <w:color w:val="000000"/>
          <w:u w:val="single"/>
        </w:rPr>
        <w:t>C</w:t>
      </w:r>
      <w:r w:rsidR="00F50D05">
        <w:rPr>
          <w:color w:val="000000"/>
        </w:rPr>
        <w:t>SSLLWAGAAWLR</w:t>
      </w:r>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77777777" w:rsidR="00F50D05" w:rsidRDefault="00F50D05" w:rsidP="005544F7">
      <w:r w:rsidRPr="00F50D05">
        <w:rPr>
          <w:noProof/>
          <w:lang w:bidi="bo-CN"/>
        </w:rPr>
        <w:drawing>
          <wp:inline distT="0" distB="0" distL="0" distR="0" wp14:anchorId="470AE7A2" wp14:editId="08651523">
            <wp:extent cx="5943600" cy="28599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F50D05">
      <w:r>
        <w:t>This will change the graphs to look like:</w:t>
      </w:r>
    </w:p>
    <w:p w14:paraId="7F30994A" w14:textId="77777777" w:rsidR="00F50D05" w:rsidRDefault="00F50D05" w:rsidP="00F50D05">
      <w:r w:rsidRPr="00F50D05">
        <w:rPr>
          <w:noProof/>
          <w:lang w:bidi="bo-CN"/>
        </w:rPr>
        <w:lastRenderedPageBreak/>
        <w:drawing>
          <wp:inline distT="0" distB="0" distL="0" distR="0" wp14:anchorId="28E886AE" wp14:editId="7B838611">
            <wp:extent cx="5943600" cy="285996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675AE90" w14:textId="77777777" w:rsidR="00F50D05" w:rsidRDefault="00F50D05" w:rsidP="00F50D05">
      <w:r w:rsidRPr="00F50D05">
        <w:rPr>
          <w:noProof/>
          <w:lang w:bidi="bo-CN"/>
        </w:rPr>
        <w:drawing>
          <wp:inline distT="0" distB="0" distL="0" distR="0" wp14:anchorId="7FBB379A" wp14:editId="4C5111D8">
            <wp:extent cx="5943600" cy="293808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938088"/>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060E3BE9"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However, more often than no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6B1D094C" w14:textId="77777777" w:rsidR="005C1BA6" w:rsidRDefault="005C1BA6">
      <w:pPr>
        <w:rPr>
          <w:color w:val="000000"/>
        </w:rPr>
      </w:pPr>
      <w:r>
        <w:rPr>
          <w:color w:val="000000"/>
        </w:rPr>
        <w:br w:type="page"/>
      </w:r>
    </w:p>
    <w:p w14:paraId="456D1D6A" w14:textId="77777777" w:rsidR="0087040E" w:rsidRDefault="0087040E" w:rsidP="00964D59">
      <w:pPr>
        <w:jc w:val="both"/>
        <w:rPr>
          <w:color w:val="000000"/>
        </w:rPr>
      </w:pPr>
    </w:p>
    <w:p w14:paraId="2FE31EDF" w14:textId="416B4706" w:rsidR="00171BF0" w:rsidRDefault="00D83398" w:rsidP="00171BF0">
      <w:pPr>
        <w:tabs>
          <w:tab w:val="center" w:pos="2430"/>
          <w:tab w:val="center" w:pos="7110"/>
        </w:tabs>
        <w:rPr>
          <w:color w:val="000000"/>
        </w:rPr>
      </w:pPr>
      <w:r>
        <w:rPr>
          <w:color w:val="000000"/>
        </w:rPr>
        <w:tab/>
        <w:t>D_102_REP3</w:t>
      </w:r>
      <w:r>
        <w:rPr>
          <w:color w:val="000000"/>
        </w:rPr>
        <w:tab/>
        <w:t>D_108_REP1</w:t>
      </w:r>
    </w:p>
    <w:p w14:paraId="37242994" w14:textId="26161A38" w:rsidR="0087040E" w:rsidRDefault="00F444F2" w:rsidP="00F50D05">
      <w:r w:rsidRPr="00F444F2">
        <w:rPr>
          <w:noProof/>
          <w:lang w:bidi="bo-CN"/>
        </w:rPr>
        <w:drawing>
          <wp:inline distT="0" distB="0" distL="0" distR="0" wp14:anchorId="01B430FD" wp14:editId="21C51F31">
            <wp:extent cx="2926080" cy="2701614"/>
            <wp:effectExtent l="0" t="0" r="7620" b="381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r w:rsidR="00D83398" w:rsidRPr="00D83398">
        <w:rPr>
          <w:noProof/>
          <w:lang w:bidi="bo-CN"/>
        </w:rPr>
        <w:drawing>
          <wp:inline distT="0" distB="0" distL="0" distR="0" wp14:anchorId="5C7DF1C2" wp14:editId="408C7562">
            <wp:extent cx="2926080" cy="2701614"/>
            <wp:effectExtent l="0" t="0" r="7620" b="381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acquired with peak drift and truncation, you should feel confident that the peak is not simply drifting 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028BC669" w14:textId="6CFD7CC6" w:rsidR="00E31427" w:rsidRDefault="00E31427" w:rsidP="00964D59">
      <w:pPr>
        <w:jc w:val="both"/>
      </w:pPr>
      <w:r w:rsidRPr="00DE2AD8">
        <w:rPr>
          <w:noProof/>
        </w:rPr>
        <w:drawing>
          <wp:inline distT="0" distB="0" distL="0" distR="0" wp14:anchorId="53A8B330" wp14:editId="1C729CA7">
            <wp:extent cx="5943600" cy="2562860"/>
            <wp:effectExtent l="0" t="0" r="0" b="8890"/>
            <wp:docPr id="525922102" name="Picture 1" descr="A graph with numb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922102" name="Picture 1" descr="A graph with numbers and numbers&#10;&#10;Description automatically generated"/>
                    <pic:cNvPicPr/>
                  </pic:nvPicPr>
                  <pic:blipFill>
                    <a:blip r:embed="rId81"/>
                    <a:stretch>
                      <a:fillRect/>
                    </a:stretch>
                  </pic:blipFill>
                  <pic:spPr>
                    <a:xfrm>
                      <a:off x="0" y="0"/>
                      <a:ext cx="5943600" cy="2562860"/>
                    </a:xfrm>
                    <a:prstGeom prst="rect">
                      <a:avLst/>
                    </a:prstGeom>
                  </pic:spPr>
                </pic:pic>
              </a:graphicData>
            </a:graphic>
          </wp:inline>
        </w:drawing>
      </w:r>
    </w:p>
    <w:p w14:paraId="7CF90E69" w14:textId="46E9CF70" w:rsidR="00402461" w:rsidRDefault="00402461" w:rsidP="00964D59">
      <w:pPr>
        <w:jc w:val="both"/>
        <w:rPr>
          <w:color w:val="000000"/>
        </w:rPr>
      </w:pPr>
      <w:r>
        <w:lastRenderedPageBreak/>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replicate annotations.  In this tutorial, you will use three replicate annotations: SubjectId, BioReplicate and Condition.</w:t>
      </w:r>
    </w:p>
    <w:p w14:paraId="4AFBB461" w14:textId="77777777" w:rsidR="000D187C" w:rsidRDefault="000D187C" w:rsidP="006240B4">
      <w:r>
        <w:t>To define the SubjectId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SubjectId’.</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0D187C">
      <w:r>
        <w:t>The form should look like this:</w:t>
      </w:r>
    </w:p>
    <w:p w14:paraId="59486483" w14:textId="77777777" w:rsidR="000D187C" w:rsidRDefault="000D187C" w:rsidP="000D187C">
      <w:r>
        <w:rPr>
          <w:noProof/>
          <w:lang w:bidi="bo-CN"/>
        </w:rPr>
        <w:lastRenderedPageBreak/>
        <w:drawing>
          <wp:inline distT="0" distB="0" distL="0" distR="0" wp14:anchorId="2F18F125" wp14:editId="6AE7E41E">
            <wp:extent cx="3581400" cy="4010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581400" cy="401002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SubjectId’ annotation you just created.</w:t>
      </w:r>
    </w:p>
    <w:p w14:paraId="6367028B" w14:textId="222764FD" w:rsidR="00D52107" w:rsidRDefault="00D52107" w:rsidP="00D52107">
      <w:r>
        <w:t xml:space="preserve">The </w:t>
      </w:r>
      <w:r w:rsidR="00BE4EA9">
        <w:rPr>
          <w:b/>
        </w:rPr>
        <w:t>Document</w:t>
      </w:r>
      <w:r>
        <w:rPr>
          <w:b/>
        </w:rPr>
        <w:t xml:space="preserve"> Settings</w:t>
      </w:r>
      <w:r>
        <w:t xml:space="preserve"> form should look like:</w:t>
      </w:r>
    </w:p>
    <w:p w14:paraId="01D98004" w14:textId="5625A20F" w:rsidR="00D52107" w:rsidRDefault="002B43DA" w:rsidP="00D52107">
      <w:r>
        <w:rPr>
          <w:noProof/>
          <w:lang w:bidi="bo-CN"/>
        </w:rPr>
        <w:lastRenderedPageBreak/>
        <w:drawing>
          <wp:inline distT="0" distB="0" distL="0" distR="0" wp14:anchorId="7CC70F62" wp14:editId="7BA61F0E">
            <wp:extent cx="4972050" cy="32385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72050" cy="323850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AF017CB"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r>
        <w:t>MSstats</w:t>
      </w:r>
      <w:r w:rsidR="00024A95">
        <w:t>”</w:t>
      </w:r>
      <w:r w:rsidR="00555F89">
        <w:t xml:space="preserve">, it is well suited to such analysis. </w:t>
      </w:r>
      <w:r w:rsidR="00AF7E98">
        <w:t>Th</w:t>
      </w:r>
      <w:r w:rsidR="007634E8">
        <w:t>is</w:t>
      </w:r>
      <w:r w:rsidR="00AF7E98">
        <w:t xml:space="preserve"> </w:t>
      </w:r>
      <w:r w:rsidR="007634E8">
        <w:t xml:space="preserve">particular </w:t>
      </w:r>
      <w:r w:rsidR="00AF7E98">
        <w:t>data set</w:t>
      </w:r>
      <w:r>
        <w:t xml:space="preserve"> has been used </w:t>
      </w:r>
      <w:r w:rsidR="00AF7E98">
        <w:t xml:space="preserve">to </w:t>
      </w:r>
      <w:r w:rsidR="007634E8">
        <w:t xml:space="preserve">demonstrate the use of </w:t>
      </w:r>
      <w:r w:rsidR="00AF7E98">
        <w:t>MSstats</w:t>
      </w:r>
      <w:r>
        <w:t xml:space="preserve"> in many courses and workshops.</w:t>
      </w:r>
      <w:r w:rsidR="004C0F15">
        <w:t xml:space="preserve">  If you are interested in exploring what MSstats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8967E3" w14:textId="162353F7" w:rsidR="007634E8" w:rsidRDefault="004C0F15" w:rsidP="004C0F15">
      <w:pPr>
        <w:pStyle w:val="ListParagraph"/>
        <w:numPr>
          <w:ilvl w:val="0"/>
          <w:numId w:val="27"/>
        </w:numPr>
      </w:pPr>
      <w:r>
        <w:t>Select ‘MSstats’ from the list of tools.</w:t>
      </w:r>
    </w:p>
    <w:p w14:paraId="1332924D" w14:textId="299B5500" w:rsidR="004C0F15" w:rsidRDefault="007634E8" w:rsidP="00FE0BAE">
      <w:r>
        <w:br w:type="page"/>
      </w:r>
    </w:p>
    <w:p w14:paraId="1963275D" w14:textId="77777777" w:rsidR="006152D4" w:rsidRPr="006152D4" w:rsidRDefault="006152D4" w:rsidP="006152D4">
      <w:r>
        <w:lastRenderedPageBreak/>
        <w:t xml:space="preserve">The </w:t>
      </w:r>
      <w:r>
        <w:rPr>
          <w:b/>
        </w:rPr>
        <w:t>Install from Tool Store</w:t>
      </w:r>
      <w:r>
        <w:t xml:space="preserve"> form should look like:</w:t>
      </w:r>
    </w:p>
    <w:p w14:paraId="0BE9E199" w14:textId="78EAD8E6" w:rsidR="00FC7FA7" w:rsidRDefault="00BE4EA9" w:rsidP="00FC7FA7">
      <w:r>
        <w:rPr>
          <w:noProof/>
          <w:lang w:bidi="bo-CN"/>
        </w:rPr>
        <w:drawing>
          <wp:inline distT="0" distB="0" distL="0" distR="0" wp14:anchorId="648FF1C7" wp14:editId="013B53D0">
            <wp:extent cx="5743575" cy="4162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43575" cy="4162425"/>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MSstats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r w:rsidR="00CF3A9C">
        <w:t xml:space="preserve">MSstats installation or to add them </w:t>
      </w:r>
      <w:r>
        <w:t>directly without MSstats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MSstats, select the BioReplicate annotation, and click the </w:t>
      </w:r>
      <w:r>
        <w:rPr>
          <w:b/>
        </w:rPr>
        <w:t>Edit</w:t>
      </w:r>
      <w:r>
        <w:t xml:space="preserve"> button.  Otherwise, click the </w:t>
      </w:r>
      <w:r>
        <w:rPr>
          <w:b/>
        </w:rPr>
        <w:t>Add</w:t>
      </w:r>
      <w:r>
        <w:t xml:space="preserve"> button.</w:t>
      </w:r>
    </w:p>
    <w:p w14:paraId="64F744A3" w14:textId="21B4D208" w:rsidR="007634E8" w:rsidRDefault="00CF3A9C" w:rsidP="00CF3A9C">
      <w:pPr>
        <w:pStyle w:val="ListParagraph"/>
        <w:numPr>
          <w:ilvl w:val="0"/>
          <w:numId w:val="28"/>
        </w:numPr>
      </w:pPr>
      <w:r>
        <w:t>Repeat for the Condition annotations.</w:t>
      </w:r>
    </w:p>
    <w:p w14:paraId="1757E339" w14:textId="62C27A86" w:rsidR="00CF3A9C" w:rsidRDefault="007634E8" w:rsidP="00FE0BAE">
      <w:r>
        <w:br w:type="page"/>
      </w:r>
    </w:p>
    <w:p w14:paraId="7D110C0F" w14:textId="77777777" w:rsidR="00CF3A9C" w:rsidRDefault="00CF3A9C" w:rsidP="00CF3A9C">
      <w:r>
        <w:lastRenderedPageBreak/>
        <w:t>These annotation definitions should look like:</w:t>
      </w:r>
    </w:p>
    <w:p w14:paraId="12089C67" w14:textId="77777777" w:rsidR="00CF3A9C" w:rsidRDefault="00CF3A9C" w:rsidP="00CF3A9C">
      <w:pPr>
        <w:rPr>
          <w:noProof/>
        </w:rPr>
      </w:pPr>
      <w:r>
        <w:rPr>
          <w:noProof/>
          <w:lang w:bidi="bo-CN"/>
        </w:rPr>
        <w:drawing>
          <wp:inline distT="0" distB="0" distL="0" distR="0" wp14:anchorId="30C10C8C" wp14:editId="790B2B9A">
            <wp:extent cx="2926080" cy="327627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26080" cy="3276276"/>
                    </a:xfrm>
                    <a:prstGeom prst="rect">
                      <a:avLst/>
                    </a:prstGeom>
                  </pic:spPr>
                </pic:pic>
              </a:graphicData>
            </a:graphic>
          </wp:inline>
        </w:drawing>
      </w:r>
      <w:r w:rsidRPr="00CF3A9C">
        <w:rPr>
          <w:noProof/>
        </w:rPr>
        <w:t xml:space="preserve"> </w:t>
      </w:r>
      <w:r>
        <w:rPr>
          <w:noProof/>
          <w:lang w:bidi="bo-CN"/>
        </w:rPr>
        <w:drawing>
          <wp:inline distT="0" distB="0" distL="0" distR="0" wp14:anchorId="3C949D7E" wp14:editId="2C6AD001">
            <wp:extent cx="2926080" cy="327627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926080" cy="327627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Check the BioReplicate and Condition annotations to add them to your document.</w:t>
      </w:r>
    </w:p>
    <w:p w14:paraId="17D949C8" w14:textId="6C24AF26" w:rsidR="009E2048" w:rsidRDefault="008C5DD7" w:rsidP="009E2048">
      <w:r>
        <w:t xml:space="preserve">The </w:t>
      </w:r>
      <w:r w:rsidR="00BE4EA9">
        <w:rPr>
          <w:b/>
        </w:rPr>
        <w:t>Document</w:t>
      </w:r>
      <w:r>
        <w:rPr>
          <w:b/>
        </w:rPr>
        <w:t xml:space="preserve"> Settings</w:t>
      </w:r>
      <w:r>
        <w:t xml:space="preserve"> form should look like this:</w:t>
      </w:r>
    </w:p>
    <w:p w14:paraId="05F04CEF" w14:textId="0CC04637" w:rsidR="008C5DD7" w:rsidRPr="008C5DD7" w:rsidRDefault="002B43DA" w:rsidP="009E2048">
      <w:r>
        <w:rPr>
          <w:noProof/>
          <w:lang w:bidi="bo-CN"/>
        </w:rPr>
        <w:drawing>
          <wp:inline distT="0" distB="0" distL="0" distR="0" wp14:anchorId="47526B72" wp14:editId="3FF0C87C">
            <wp:extent cx="4933950" cy="30384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933950" cy="3038475"/>
                    </a:xfrm>
                    <a:prstGeom prst="rect">
                      <a:avLst/>
                    </a:prstGeom>
                  </pic:spPr>
                </pic:pic>
              </a:graphicData>
            </a:graphic>
          </wp:inline>
        </w:drawing>
      </w:r>
    </w:p>
    <w:p w14:paraId="6EC4270A" w14:textId="3C0BBEA1" w:rsidR="007634E8" w:rsidRDefault="008C5DD7" w:rsidP="008C5DD7">
      <w:pPr>
        <w:pStyle w:val="ListParagraph"/>
        <w:numPr>
          <w:ilvl w:val="0"/>
          <w:numId w:val="30"/>
        </w:numPr>
      </w:pPr>
      <w:r>
        <w:t xml:space="preserve">Click the </w:t>
      </w:r>
      <w:r>
        <w:rPr>
          <w:b/>
        </w:rPr>
        <w:t>OK</w:t>
      </w:r>
      <w:r>
        <w:t xml:space="preserve"> button.</w:t>
      </w:r>
    </w:p>
    <w:p w14:paraId="761AB001" w14:textId="77777777" w:rsidR="008C5DD7" w:rsidRDefault="00A7625D" w:rsidP="008C5DD7">
      <w:r>
        <w:lastRenderedPageBreak/>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77777777" w:rsidR="00E15C1E" w:rsidRDefault="00E15C1E" w:rsidP="00E15C1E">
      <w:pPr>
        <w:pStyle w:val="ListParagraph"/>
        <w:numPr>
          <w:ilvl w:val="0"/>
          <w:numId w:val="30"/>
        </w:numPr>
      </w:pPr>
      <w:r>
        <w:t xml:space="preserve">On the </w:t>
      </w:r>
      <w:r>
        <w:rPr>
          <w:b/>
        </w:rPr>
        <w:t>Views</w:t>
      </w:r>
      <w:r>
        <w:t xml:space="preserve"> menu, in the upper left corner of the </w:t>
      </w:r>
      <w:r>
        <w:rPr>
          <w:b/>
        </w:rPr>
        <w:t>Document Grid</w:t>
      </w:r>
      <w:r>
        <w:t xml:space="preserve">, click </w:t>
      </w:r>
      <w:r>
        <w:rPr>
          <w:b/>
        </w:rPr>
        <w:t>Replicates</w:t>
      </w:r>
      <w:r>
        <w:t>.</w:t>
      </w:r>
    </w:p>
    <w:p w14:paraId="34203FB8" w14:textId="77777777" w:rsidR="00E15C1E" w:rsidRDefault="00E15C1E" w:rsidP="00E15C1E">
      <w:r>
        <w:t xml:space="preserve">The </w:t>
      </w:r>
      <w:r>
        <w:rPr>
          <w:b/>
        </w:rPr>
        <w:t>Document Grid</w:t>
      </w:r>
      <w:r>
        <w:t xml:space="preserve"> should look something like this:</w:t>
      </w:r>
    </w:p>
    <w:p w14:paraId="543937A1" w14:textId="1E982D46" w:rsidR="00E15C1E" w:rsidRDefault="002B43DA" w:rsidP="00E15C1E">
      <w:r>
        <w:rPr>
          <w:noProof/>
          <w:lang w:bidi="bo-CN"/>
        </w:rPr>
        <w:drawing>
          <wp:inline distT="0" distB="0" distL="0" distR="0" wp14:anchorId="4F0D9D3D" wp14:editId="5855F996">
            <wp:extent cx="5629275" cy="26955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629275" cy="26955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In Skyline select the top cell in the SubjectId column.</w:t>
      </w:r>
    </w:p>
    <w:p w14:paraId="7B101C63" w14:textId="77777777" w:rsidR="00FE6DA4" w:rsidRDefault="00FE6DA4" w:rsidP="00972BD0">
      <w:pPr>
        <w:jc w:val="both"/>
      </w:pPr>
      <w:r w:rsidRPr="00FE6DA4">
        <w:rPr>
          <w:b/>
        </w:rPr>
        <w:t>Note</w:t>
      </w:r>
      <w:r>
        <w:t xml:space="preserve">:  Avoid entering cell edit mode on this step.  If you see a blinking cursor inside the top SubjectId cell, press the Esc key.  The </w:t>
      </w:r>
      <w:r>
        <w:rPr>
          <w:b/>
        </w:rPr>
        <w:t>Document Grid</w:t>
      </w:r>
      <w:r>
        <w:t xml:space="preserve"> should look like this:</w:t>
      </w:r>
    </w:p>
    <w:p w14:paraId="341E0BE9" w14:textId="54C146E3" w:rsidR="00FE6DA4" w:rsidRDefault="002B43DA" w:rsidP="00FE6DA4">
      <w:r>
        <w:rPr>
          <w:noProof/>
          <w:lang w:bidi="bo-CN"/>
        </w:rPr>
        <w:lastRenderedPageBreak/>
        <w:drawing>
          <wp:inline distT="0" distB="0" distL="0" distR="0" wp14:anchorId="15C94796" wp14:editId="65CC0627">
            <wp:extent cx="5629275" cy="2695575"/>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629275" cy="26955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FE6DA4">
      <w:r>
        <w:t xml:space="preserve">Skyline should fill in the cells in the </w:t>
      </w:r>
      <w:r>
        <w:rPr>
          <w:b/>
        </w:rPr>
        <w:t>Document Grid</w:t>
      </w:r>
      <w:r>
        <w:t xml:space="preserve"> with the values from the spreadsheet as follows:</w:t>
      </w:r>
    </w:p>
    <w:p w14:paraId="34ED02B1" w14:textId="4A4EB984" w:rsidR="00FE6DA4" w:rsidRDefault="002B43DA" w:rsidP="00FE6DA4">
      <w:r>
        <w:rPr>
          <w:noProof/>
          <w:lang w:bidi="bo-CN"/>
        </w:rPr>
        <w:drawing>
          <wp:inline distT="0" distB="0" distL="0" distR="0" wp14:anchorId="492FE182" wp14:editId="4CEB08ED">
            <wp:extent cx="5629275" cy="2695575"/>
            <wp:effectExtent l="0" t="0" r="952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629275" cy="2695575"/>
                    </a:xfrm>
                    <a:prstGeom prst="rect">
                      <a:avLst/>
                    </a:prstGeom>
                  </pic:spPr>
                </pic:pic>
              </a:graphicData>
            </a:graphic>
          </wp:inline>
        </w:drawing>
      </w:r>
    </w:p>
    <w:p w14:paraId="072E56FE" w14:textId="3B035154" w:rsidR="00937707" w:rsidRDefault="00937707" w:rsidP="00937707">
      <w:pPr>
        <w:pStyle w:val="Heading2"/>
      </w:pPr>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MissingData”</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6753A0">
      <w:r>
        <w:t xml:space="preserve">The </w:t>
      </w:r>
      <w:r>
        <w:rPr>
          <w:b/>
        </w:rPr>
        <w:t>Define Annotation</w:t>
      </w:r>
      <w:r>
        <w:t xml:space="preserve"> form should look like:</w:t>
      </w:r>
    </w:p>
    <w:p w14:paraId="3680FBDF" w14:textId="50E3078D" w:rsidR="006753A0" w:rsidRDefault="006753A0" w:rsidP="006753A0">
      <w:r>
        <w:rPr>
          <w:noProof/>
          <w:lang w:bidi="bo-CN"/>
        </w:rPr>
        <w:drawing>
          <wp:inline distT="0" distB="0" distL="0" distR="0" wp14:anchorId="30A591FA" wp14:editId="5ADDF0EC">
            <wp:extent cx="3581400" cy="40100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581400" cy="401002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MissingData”</w:t>
      </w:r>
      <w:r w:rsidR="006753A0">
        <w:t xml:space="preserve"> annotation you just defined.</w:t>
      </w:r>
    </w:p>
    <w:p w14:paraId="71F30A1D" w14:textId="2B687E60" w:rsidR="006753A0" w:rsidRDefault="006753A0" w:rsidP="006753A0">
      <w:r>
        <w:t xml:space="preserve">The </w:t>
      </w:r>
      <w:r w:rsidR="002B43DA">
        <w:rPr>
          <w:b/>
        </w:rPr>
        <w:t>Document</w:t>
      </w:r>
      <w:r>
        <w:rPr>
          <w:b/>
        </w:rPr>
        <w:t xml:space="preserve"> Settings</w:t>
      </w:r>
      <w:r>
        <w:t xml:space="preserve"> form should look like:</w:t>
      </w:r>
    </w:p>
    <w:p w14:paraId="15B11470" w14:textId="50736D00" w:rsidR="006753A0" w:rsidRDefault="002B43DA" w:rsidP="006753A0">
      <w:r>
        <w:rPr>
          <w:noProof/>
          <w:lang w:bidi="bo-CN"/>
        </w:rPr>
        <w:lastRenderedPageBreak/>
        <w:drawing>
          <wp:inline distT="0" distB="0" distL="0" distR="0" wp14:anchorId="772982DF" wp14:editId="0E8E981B">
            <wp:extent cx="4991100" cy="328612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991100" cy="3286125"/>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MissingData’ annotation on all peptides with truncated peaks, do the following:</w:t>
      </w:r>
    </w:p>
    <w:p w14:paraId="53D2DB7B" w14:textId="6A84400D" w:rsidR="006753A0" w:rsidRDefault="00115964" w:rsidP="006753A0">
      <w:pPr>
        <w:pStyle w:val="ListParagraph"/>
        <w:numPr>
          <w:ilvl w:val="0"/>
          <w:numId w:val="35"/>
        </w:numPr>
      </w:pPr>
      <w:r>
        <w:t xml:space="preserve">In the </w:t>
      </w:r>
      <w:r>
        <w:rPr>
          <w:b/>
        </w:rPr>
        <w:t>Document Grid</w:t>
      </w:r>
      <w:r>
        <w:t xml:space="preserve">, on the </w:t>
      </w:r>
      <w:r>
        <w:rPr>
          <w:b/>
        </w:rPr>
        <w:t>Views</w:t>
      </w:r>
      <w:r w:rsidR="00310863">
        <w:t xml:space="preserve"> menu, click the “Truncated Precursors”</w:t>
      </w:r>
      <w:r>
        <w:t xml:space="preserve"> view you created before.</w:t>
      </w:r>
    </w:p>
    <w:p w14:paraId="482E2066" w14:textId="126B47A6" w:rsidR="00115964" w:rsidRDefault="00115964" w:rsidP="006753A0">
      <w:pPr>
        <w:pStyle w:val="ListParagraph"/>
        <w:numPr>
          <w:ilvl w:val="0"/>
          <w:numId w:val="35"/>
        </w:numPr>
      </w:pPr>
      <w:r>
        <w:t xml:space="preserve">On the </w:t>
      </w:r>
      <w:r w:rsidR="00E30994">
        <w:t xml:space="preserve">same </w:t>
      </w:r>
      <w:r w:rsidR="00E30994">
        <w:rPr>
          <w:b/>
        </w:rPr>
        <w:t>Views</w:t>
      </w:r>
      <w:r w:rsidR="00E30994">
        <w:t xml:space="preserve"> menu, click </w:t>
      </w:r>
      <w:r w:rsidR="00E30994">
        <w:rPr>
          <w:b/>
        </w:rPr>
        <w:t>Edit View</w:t>
      </w:r>
      <w:r w:rsidR="00E30994">
        <w:t>.</w:t>
      </w:r>
    </w:p>
    <w:p w14:paraId="092D96E5" w14:textId="6E9A1420" w:rsidR="00E30994" w:rsidRDefault="00E30994" w:rsidP="006753A0">
      <w:pPr>
        <w:pStyle w:val="ListParagraph"/>
        <w:numPr>
          <w:ilvl w:val="0"/>
          <w:numId w:val="35"/>
        </w:numPr>
      </w:pPr>
      <w:r>
        <w:t xml:space="preserve">On the </w:t>
      </w:r>
      <w:r w:rsidRPr="00E30994">
        <w:rPr>
          <w:b/>
        </w:rPr>
        <w:t>Customize View</w:t>
      </w:r>
      <w:r>
        <w:t xml:space="preserve"> form, e</w:t>
      </w:r>
      <w:r w:rsidRPr="00E30994">
        <w:t>xpand</w:t>
      </w:r>
      <w:r>
        <w:t xml:space="preserve"> the </w:t>
      </w:r>
      <w:r>
        <w:rPr>
          <w:b/>
        </w:rPr>
        <w:t xml:space="preserve">Columns </w:t>
      </w:r>
      <w:r>
        <w:t>tree to check Proteins &gt; Peptides &gt; MissingData, to add a column for the annotation you just created.</w:t>
      </w:r>
    </w:p>
    <w:p w14:paraId="798F8014" w14:textId="714F815A" w:rsidR="00E30994" w:rsidRDefault="00E30994" w:rsidP="00E30994">
      <w:r>
        <w:t xml:space="preserve">The </w:t>
      </w:r>
      <w:r>
        <w:rPr>
          <w:b/>
        </w:rPr>
        <w:t>Customize View</w:t>
      </w:r>
      <w:r>
        <w:t xml:space="preserve"> form should look like this:</w:t>
      </w:r>
    </w:p>
    <w:p w14:paraId="0E6C719E" w14:textId="7CF8A696" w:rsidR="00E30994" w:rsidRDefault="009B5B52" w:rsidP="00E30994">
      <w:r>
        <w:rPr>
          <w:noProof/>
          <w:lang w:bidi="bo-CN"/>
        </w:rPr>
        <w:lastRenderedPageBreak/>
        <w:drawing>
          <wp:inline distT="0" distB="0" distL="0" distR="0" wp14:anchorId="6A1BC47F" wp14:editId="1E1FF98F">
            <wp:extent cx="5943600" cy="48069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4806950"/>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8008A81" w:rsidR="00307863" w:rsidRDefault="00307863" w:rsidP="00E30994">
      <w:pPr>
        <w:pStyle w:val="ListParagraph"/>
        <w:numPr>
          <w:ilvl w:val="0"/>
          <w:numId w:val="36"/>
        </w:numPr>
      </w:pPr>
      <w:r>
        <w:t>Click the “Count Truncated” column header twice to sort descending.</w:t>
      </w:r>
    </w:p>
    <w:p w14:paraId="536FBB1A" w14:textId="4A50131F" w:rsidR="00E30994" w:rsidRDefault="008F403E" w:rsidP="00E30994">
      <w:r>
        <w:t xml:space="preserve">The </w:t>
      </w:r>
      <w:r>
        <w:rPr>
          <w:b/>
        </w:rPr>
        <w:t>Document Grid</w:t>
      </w:r>
      <w:r>
        <w:t xml:space="preserve"> should look like this:</w:t>
      </w:r>
    </w:p>
    <w:p w14:paraId="6F8B33D3" w14:textId="352E9648" w:rsidR="008F403E" w:rsidRDefault="009B5B52" w:rsidP="00E30994">
      <w:r>
        <w:rPr>
          <w:noProof/>
          <w:lang w:bidi="bo-CN"/>
        </w:rPr>
        <w:lastRenderedPageBreak/>
        <w:drawing>
          <wp:inline distT="0" distB="0" distL="0" distR="0" wp14:anchorId="57481807" wp14:editId="03CEB683">
            <wp:extent cx="5629275" cy="2819400"/>
            <wp:effectExtent l="0" t="0" r="952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29275" cy="28194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r w:rsidR="000D218B">
        <w:t>MissingData</w:t>
      </w:r>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MissingData”</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700538">
      <w:r>
        <w:t xml:space="preserve">The </w:t>
      </w:r>
      <w:r>
        <w:rPr>
          <w:b/>
        </w:rPr>
        <w:t>Document Grid</w:t>
      </w:r>
      <w:r>
        <w:t xml:space="preserve"> should now look like this:</w:t>
      </w:r>
    </w:p>
    <w:p w14:paraId="5A202882" w14:textId="3C390B9C" w:rsidR="00700538" w:rsidRDefault="009B5B52" w:rsidP="00700538">
      <w:r>
        <w:rPr>
          <w:noProof/>
          <w:lang w:bidi="bo-CN"/>
        </w:rPr>
        <w:drawing>
          <wp:inline distT="0" distB="0" distL="0" distR="0" wp14:anchorId="737F3B02" wp14:editId="7307A5AC">
            <wp:extent cx="5629275" cy="281940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29275" cy="2819400"/>
                    </a:xfrm>
                    <a:prstGeom prst="rect">
                      <a:avLst/>
                    </a:prstGeom>
                  </pic:spPr>
                </pic:pic>
              </a:graphicData>
            </a:graphic>
          </wp:inline>
        </w:drawing>
      </w:r>
    </w:p>
    <w:p w14:paraId="1760044B" w14:textId="38DB8A54" w:rsidR="00700538" w:rsidRDefault="00700538" w:rsidP="00972BD0">
      <w:pPr>
        <w:jc w:val="both"/>
      </w:pPr>
      <w:r>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lastRenderedPageBreak/>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MissingData”</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r>
        <w:t>Missing</w:t>
      </w:r>
      <w:r w:rsidR="00E57406">
        <w:t>Data”</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MissingData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7ABB1251" w:rsidR="00F5792F" w:rsidRDefault="00F5792F" w:rsidP="00700538">
      <w:r>
        <w:rPr>
          <w:noProof/>
          <w:lang w:bidi="bo-CN"/>
        </w:rPr>
        <w:drawing>
          <wp:inline distT="0" distB="0" distL="0" distR="0" wp14:anchorId="25671F0B" wp14:editId="063001A0">
            <wp:extent cx="2806700" cy="5962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06700" cy="596265"/>
                    </a:xfrm>
                    <a:prstGeom prst="rect">
                      <a:avLst/>
                    </a:prstGeom>
                    <a:noFill/>
                    <a:ln>
                      <a:noFill/>
                    </a:ln>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1DDDB268" w:rsidR="00666FA4" w:rsidRDefault="00666FA4" w:rsidP="007F632F">
      <w:pPr>
        <w:pStyle w:val="ListParagraph"/>
        <w:numPr>
          <w:ilvl w:val="0"/>
          <w:numId w:val="32"/>
        </w:numPr>
      </w:pPr>
      <w:r>
        <w:t xml:space="preserve">On the </w:t>
      </w:r>
      <w:r>
        <w:rPr>
          <w:b/>
        </w:rPr>
        <w:t>Views</w:t>
      </w:r>
      <w:r>
        <w:t xml:space="preserve"> menu of the </w:t>
      </w:r>
      <w:r>
        <w:rPr>
          <w:b/>
        </w:rPr>
        <w:t>Document Grid</w:t>
      </w:r>
      <w:r>
        <w:t xml:space="preserve">, click </w:t>
      </w:r>
      <w:r>
        <w:rPr>
          <w:b/>
        </w:rPr>
        <w:t>Manage Views</w:t>
      </w:r>
      <w:r>
        <w:t>.</w:t>
      </w:r>
    </w:p>
    <w:p w14:paraId="0D26A03B" w14:textId="4BAFD672" w:rsidR="00666FA4" w:rsidRDefault="00666FA4" w:rsidP="007F632F">
      <w:pPr>
        <w:pStyle w:val="ListParagraph"/>
        <w:numPr>
          <w:ilvl w:val="0"/>
          <w:numId w:val="32"/>
        </w:numPr>
      </w:pPr>
      <w:r>
        <w:t xml:space="preserve">Select the </w:t>
      </w:r>
      <w:r w:rsidR="00F82DC4">
        <w:t>“Truncated Precursors”</w:t>
      </w:r>
      <w:r w:rsidR="00E17283">
        <w:t xml:space="preserve"> view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50EFCA55" w:rsidR="004827C1" w:rsidRDefault="004827C1" w:rsidP="007F632F">
      <w:pPr>
        <w:pStyle w:val="ListParagraph"/>
        <w:numPr>
          <w:ilvl w:val="0"/>
          <w:numId w:val="32"/>
        </w:numPr>
      </w:pPr>
      <w:r>
        <w:t xml:space="preserve">In the </w:t>
      </w:r>
      <w:r>
        <w:rPr>
          <w:b/>
        </w:rPr>
        <w:t>View Name</w:t>
      </w:r>
      <w:r>
        <w:t xml:space="preserve"> field of the </w:t>
      </w:r>
      <w:r>
        <w:rPr>
          <w:b/>
        </w:rPr>
        <w:t>Customize View</w:t>
      </w:r>
      <w:r w:rsidR="00F82DC4">
        <w:t xml:space="preserve"> form, enter “Missing Peaks”</w:t>
      </w:r>
      <w:r>
        <w:t>.</w:t>
      </w:r>
    </w:p>
    <w:p w14:paraId="34E73795" w14:textId="16262F8C"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Pr>
          <w:noProof/>
          <w:lang w:bidi="bo-CN"/>
        </w:rPr>
        <w:drawing>
          <wp:inline distT="0" distB="0" distL="0" distR="0" wp14:anchorId="61A6EA60" wp14:editId="3CDA01A8">
            <wp:extent cx="142875" cy="13525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00379E1E" w:rsidR="006F4360" w:rsidRDefault="006F4360" w:rsidP="006F4360">
      <w:r>
        <w:t xml:space="preserve">The </w:t>
      </w:r>
      <w:r>
        <w:rPr>
          <w:b/>
        </w:rPr>
        <w:t>Customize View</w:t>
      </w:r>
      <w:r>
        <w:t xml:space="preserve"> form should look like this:</w:t>
      </w:r>
    </w:p>
    <w:p w14:paraId="15809097" w14:textId="56D74270" w:rsidR="006F4360" w:rsidRDefault="006F4360" w:rsidP="006F4360">
      <w:r>
        <w:rPr>
          <w:noProof/>
          <w:lang w:bidi="bo-CN"/>
        </w:rPr>
        <w:lastRenderedPageBreak/>
        <w:drawing>
          <wp:inline distT="0" distB="0" distL="0" distR="0" wp14:anchorId="1B1CB04F" wp14:editId="17E88355">
            <wp:extent cx="5943600" cy="324167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3241675"/>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60C506A" w:rsidR="00076A34" w:rsidRDefault="00076A34" w:rsidP="00EC26FB">
      <w:pPr>
        <w:pStyle w:val="ListParagraph"/>
        <w:numPr>
          <w:ilvl w:val="0"/>
          <w:numId w:val="38"/>
        </w:numPr>
      </w:pPr>
      <w:r>
        <w:t xml:space="preserve">Click the </w:t>
      </w:r>
      <w:r>
        <w:rPr>
          <w:noProof/>
          <w:lang w:bidi="bo-CN"/>
        </w:rPr>
        <w:drawing>
          <wp:inline distT="0" distB="0" distL="0" distR="0" wp14:anchorId="52D59B22" wp14:editId="67AD55DE">
            <wp:extent cx="142875" cy="13525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48A2E8A9" w:rsidR="00076A34" w:rsidRDefault="00076A34" w:rsidP="00076A34">
      <w:r>
        <w:t xml:space="preserve">The </w:t>
      </w:r>
      <w:r>
        <w:rPr>
          <w:b/>
        </w:rPr>
        <w:t>Customize View</w:t>
      </w:r>
      <w:r>
        <w:t xml:space="preserve"> form should look like this:</w:t>
      </w:r>
    </w:p>
    <w:p w14:paraId="74E67852" w14:textId="56C8D8EA" w:rsidR="00076A34" w:rsidRDefault="00076A34" w:rsidP="00076A34">
      <w:r>
        <w:rPr>
          <w:noProof/>
          <w:lang w:bidi="bo-CN"/>
        </w:rPr>
        <w:drawing>
          <wp:inline distT="0" distB="0" distL="0" distR="0" wp14:anchorId="723667CA" wp14:editId="1597D737">
            <wp:extent cx="5943600" cy="324167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3600" cy="3241675"/>
                    </a:xfrm>
                    <a:prstGeom prst="rect">
                      <a:avLst/>
                    </a:prstGeom>
                  </pic:spPr>
                </pic:pic>
              </a:graphicData>
            </a:graphic>
          </wp:inline>
        </w:drawing>
      </w:r>
    </w:p>
    <w:p w14:paraId="7D2813B9" w14:textId="2752A629" w:rsidR="00076A34" w:rsidRDefault="00076A34" w:rsidP="00EC26FB">
      <w:pPr>
        <w:pStyle w:val="ListParagraph"/>
        <w:numPr>
          <w:ilvl w:val="0"/>
          <w:numId w:val="39"/>
        </w:numPr>
      </w:pPr>
      <w:r>
        <w:lastRenderedPageBreak/>
        <w:t xml:space="preserve">Click the </w:t>
      </w:r>
      <w:r>
        <w:rPr>
          <w:b/>
        </w:rPr>
        <w:t>OK</w:t>
      </w:r>
      <w:r>
        <w:t xml:space="preserve"> button.</w:t>
      </w:r>
    </w:p>
    <w:p w14:paraId="388A28F9" w14:textId="426149B6" w:rsidR="00076A34" w:rsidRDefault="00076A34" w:rsidP="00EC26FB">
      <w:pPr>
        <w:pStyle w:val="ListParagraph"/>
        <w:numPr>
          <w:ilvl w:val="0"/>
          <w:numId w:val="39"/>
        </w:numPr>
      </w:pPr>
      <w:r>
        <w:t xml:space="preserve">Click the </w:t>
      </w:r>
      <w:r>
        <w:rPr>
          <w:b/>
        </w:rPr>
        <w:t>OK</w:t>
      </w:r>
      <w:r>
        <w:t xml:space="preserve"> button in the </w:t>
      </w:r>
      <w:r>
        <w:rPr>
          <w:b/>
        </w:rPr>
        <w:t>Manage Views</w:t>
      </w:r>
      <w:r>
        <w:t xml:space="preserve"> form.</w:t>
      </w:r>
    </w:p>
    <w:p w14:paraId="716B7480" w14:textId="043CB18B" w:rsidR="00076A34" w:rsidRDefault="00076A34" w:rsidP="00EC26FB">
      <w:pPr>
        <w:pStyle w:val="ListParagraph"/>
        <w:numPr>
          <w:ilvl w:val="0"/>
          <w:numId w:val="39"/>
        </w:numPr>
      </w:pPr>
      <w:r>
        <w:t xml:space="preserve">On the </w:t>
      </w:r>
      <w:r>
        <w:rPr>
          <w:b/>
        </w:rPr>
        <w:t>View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D21F19">
      <w:r>
        <w:t xml:space="preserve">The </w:t>
      </w:r>
      <w:r>
        <w:rPr>
          <w:b/>
        </w:rPr>
        <w:t>Document Grid</w:t>
      </w:r>
      <w:r>
        <w:t xml:space="preserve"> should look like the following:</w:t>
      </w:r>
    </w:p>
    <w:p w14:paraId="5A40A7E7" w14:textId="55FDA748" w:rsidR="00D21F19" w:rsidRDefault="009B5B52" w:rsidP="00D21F19">
      <w:r>
        <w:rPr>
          <w:noProof/>
          <w:lang w:bidi="bo-CN"/>
        </w:rPr>
        <w:drawing>
          <wp:inline distT="0" distB="0" distL="0" distR="0" wp14:anchorId="7F07653F" wp14:editId="289DFD48">
            <wp:extent cx="5943600" cy="276733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2767330"/>
                    </a:xfrm>
                    <a:prstGeom prst="rect">
                      <a:avLst/>
                    </a:prstGeom>
                  </pic:spPr>
                </pic:pic>
              </a:graphicData>
            </a:graphic>
          </wp:inline>
        </w:drawing>
      </w:r>
    </w:p>
    <w:p w14:paraId="58C0C59E" w14:textId="18BCA404" w:rsidR="001240FE" w:rsidRDefault="001240FE" w:rsidP="00D21F19">
      <w:r w:rsidRPr="001240FE">
        <w:rPr>
          <w:b/>
        </w:rPr>
        <w:t>NOTE</w:t>
      </w:r>
      <w:r>
        <w:t>: If you did not fully process your document, you may instead see only one line for the peptide GSY</w:t>
      </w:r>
      <w:r w:rsidR="006E4B3C">
        <w:t>NLQDLLAQ. The next note explains how to open a fully processed document.</w:t>
      </w:r>
    </w:p>
    <w:p w14:paraId="7E58FE2C" w14:textId="2381DCA7" w:rsidR="00D21F19" w:rsidRDefault="00D21F19" w:rsidP="00972BD0">
      <w:pPr>
        <w:jc w:val="both"/>
      </w:pPr>
      <w:r>
        <w:t>In this view,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MissingData”</w:t>
      </w:r>
      <w:r>
        <w:t xml:space="preserve"> annotation set.</w:t>
      </w:r>
      <w:r w:rsidR="00E269BB">
        <w:t xml:space="preserve">  The replicate names with missing peaks are pivoted to the right of the </w:t>
      </w:r>
      <w:r w:rsidR="00E269BB">
        <w:rPr>
          <w:b/>
        </w:rPr>
        <w:t>Peptide</w:t>
      </w:r>
      <w:r w:rsidR="00E269BB">
        <w:t xml:space="preserve"> and </w:t>
      </w:r>
      <w:r w:rsidR="00E269BB">
        <w:rPr>
          <w:b/>
        </w:rPr>
        <w:t>MissingData</w:t>
      </w:r>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r>
        <w:rPr>
          <w:b/>
        </w:rPr>
        <w:t>MissingData</w:t>
      </w:r>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lastRenderedPageBreak/>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SubjectId</w:t>
      </w:r>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5E53BE">
      <w:r>
        <w:t xml:space="preserve">This should leave the </w:t>
      </w:r>
      <w:r>
        <w:rPr>
          <w:b/>
        </w:rPr>
        <w:t>Peak Areas</w:t>
      </w:r>
      <w:r>
        <w:t xml:space="preserve"> graph looking something like:</w:t>
      </w:r>
    </w:p>
    <w:p w14:paraId="0E990086" w14:textId="77777777" w:rsidR="00B40E7D" w:rsidRDefault="00B40E7D" w:rsidP="005E53BE">
      <w:r w:rsidRPr="00B40E7D">
        <w:rPr>
          <w:noProof/>
          <w:lang w:bidi="bo-CN"/>
        </w:rPr>
        <w:drawing>
          <wp:inline distT="0" distB="0" distL="0" distR="0" wp14:anchorId="719ECCF7" wp14:editId="742A1211">
            <wp:extent cx="5943600" cy="262708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627080"/>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lastRenderedPageBreak/>
        <w:t xml:space="preserve">Select various peptides in the </w:t>
      </w:r>
      <w:r>
        <w:rPr>
          <w:b/>
        </w:rPr>
        <w:t>Targets</w:t>
      </w:r>
      <w:r>
        <w:t xml:space="preserve"> view.</w:t>
      </w:r>
    </w:p>
    <w:p w14:paraId="7153075A" w14:textId="77777777" w:rsidR="00C44837" w:rsidRDefault="00C44837" w:rsidP="00C44837">
      <w:r>
        <w:t xml:space="preserve">You will see graphs in the </w:t>
      </w:r>
      <w:r>
        <w:rPr>
          <w:b/>
        </w:rPr>
        <w:t>Peak Areas</w:t>
      </w:r>
      <w:r>
        <w:t xml:space="preserve"> view like the following for the peptides of the protein NP_872280:</w:t>
      </w:r>
    </w:p>
    <w:p w14:paraId="194DF159" w14:textId="77777777" w:rsidR="00C44837" w:rsidRDefault="00A96812" w:rsidP="00C44837">
      <w:r w:rsidRPr="00A96812">
        <w:rPr>
          <w:noProof/>
          <w:lang w:bidi="bo-CN"/>
        </w:rPr>
        <w:drawing>
          <wp:inline distT="0" distB="0" distL="0" distR="0" wp14:anchorId="0D041D93" wp14:editId="71EF4C91">
            <wp:extent cx="1920240" cy="238755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lang w:bidi="bo-CN"/>
        </w:rPr>
        <w:drawing>
          <wp:inline distT="0" distB="0" distL="0" distR="0" wp14:anchorId="0459516A" wp14:editId="7194F100">
            <wp:extent cx="1920240" cy="238755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lang w:bidi="bo-CN"/>
        </w:rPr>
        <w:drawing>
          <wp:inline distT="0" distB="0" distL="0" distR="0" wp14:anchorId="79EE6E41" wp14:editId="4B08AB20">
            <wp:extent cx="1920240" cy="238755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lastRenderedPageBreak/>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296E1E">
      <w:r>
        <w:t>Continuing up the list of peptides / proteins, you will see that the protein immediately above, NP_036714, is a much stronger candidate for use as a biomarker:</w:t>
      </w:r>
    </w:p>
    <w:p w14:paraId="5E95207A" w14:textId="77777777" w:rsidR="00DF1930" w:rsidRDefault="00F96221" w:rsidP="00296E1E">
      <w:r w:rsidRPr="00F96221">
        <w:rPr>
          <w:noProof/>
          <w:lang w:bidi="bo-CN"/>
        </w:rPr>
        <w:drawing>
          <wp:inline distT="0" distB="0" distL="0" distR="0" wp14:anchorId="2699B9AD" wp14:editId="7274ED86">
            <wp:extent cx="1920240" cy="238755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F96221">
        <w:t xml:space="preserve"> </w:t>
      </w:r>
      <w:r w:rsidRPr="00F96221">
        <w:rPr>
          <w:noProof/>
          <w:lang w:bidi="bo-CN"/>
        </w:rPr>
        <w:drawing>
          <wp:inline distT="0" distB="0" distL="0" distR="0" wp14:anchorId="0AC9190E" wp14:editId="5FD2ECCD">
            <wp:extent cx="2147334" cy="238658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77777777" w:rsidR="00E86AAA" w:rsidRDefault="00E86AAA" w:rsidP="00296E1E">
      <w:r w:rsidRPr="00E86AAA">
        <w:rPr>
          <w:noProof/>
          <w:lang w:bidi="bo-CN"/>
        </w:rPr>
        <w:drawing>
          <wp:inline distT="0" distB="0" distL="0" distR="0" wp14:anchorId="39D34F96" wp14:editId="7AA10288">
            <wp:extent cx="2147334" cy="2386584"/>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r w:rsidRPr="00E86AAA">
        <w:t xml:space="preserve"> </w:t>
      </w:r>
      <w:r w:rsidRPr="00E86AAA">
        <w:rPr>
          <w:noProof/>
          <w:lang w:bidi="bo-CN"/>
        </w:rPr>
        <w:drawing>
          <wp:inline distT="0" distB="0" distL="0" distR="0" wp14:anchorId="0DEB21D5" wp14:editId="107D96C3">
            <wp:extent cx="2147334" cy="238658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392159C6" w14:textId="73CEBB8A" w:rsidR="00E86AAA" w:rsidRDefault="00E86AAA" w:rsidP="00972BD0">
      <w:pPr>
        <w:jc w:val="both"/>
      </w:pPr>
      <w:r>
        <w:t xml:space="preserve">This should act as a reminder that while you can achieve some confidence in measuring the same peptide molecule over many samples, you will often be far less confident in assigning multiple peptide precursors </w:t>
      </w:r>
      <w:r>
        <w:lastRenderedPageBreak/>
        <w:t>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r>
        <w:t>Simple group c</w:t>
      </w:r>
      <w:r w:rsidR="00F7048C">
        <w:t>omparisons</w:t>
      </w:r>
      <w:r w:rsidR="00865E2C">
        <w:t xml:space="preserve"> in Skyline</w:t>
      </w:r>
    </w:p>
    <w:p w14:paraId="1B2D587B" w14:textId="7B080F24" w:rsidR="00865E2C" w:rsidRDefault="00F7048C" w:rsidP="00972BD0">
      <w:pPr>
        <w:jc w:val="both"/>
      </w:pPr>
      <w:r>
        <w:t xml:space="preserve">As of Skyline 3.1, it is now possible to perform simple pairwise group comparisons of peptide or protein peak areas. The comparisons are performed by summing the available </w:t>
      </w:r>
      <w:r w:rsidR="00237E50">
        <w:t xml:space="preserve">transition </w:t>
      </w:r>
      <w:r>
        <w:t>peak areas for a peptide or protein, optionally dividing by a normalization standard, taking the log, averaging any technical replicates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SubjectId”.</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F32FB7">
      <w:pPr>
        <w:jc w:val="both"/>
      </w:pPr>
      <w:r>
        <w:t xml:space="preserve">The </w:t>
      </w:r>
      <w:r>
        <w:rPr>
          <w:b/>
        </w:rPr>
        <w:t>Edit Group Comparison Form</w:t>
      </w:r>
      <w:r>
        <w:t xml:space="preserve"> should look like this:</w:t>
      </w:r>
    </w:p>
    <w:p w14:paraId="19C07B18" w14:textId="59B1EB04" w:rsidR="00F32FB7" w:rsidRDefault="00F32FB7" w:rsidP="00F32FB7">
      <w:pPr>
        <w:jc w:val="both"/>
      </w:pPr>
      <w:r>
        <w:rPr>
          <w:noProof/>
          <w:lang w:bidi="bo-CN"/>
        </w:rPr>
        <w:lastRenderedPageBreak/>
        <w:drawing>
          <wp:inline distT="0" distB="0" distL="0" distR="0" wp14:anchorId="1991D631" wp14:editId="0AD2D232">
            <wp:extent cx="3638550" cy="4867275"/>
            <wp:effectExtent l="0" t="0" r="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638550" cy="48672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C78E4">
      <w:pPr>
        <w:jc w:val="both"/>
      </w:pPr>
      <w:r>
        <w:t xml:space="preserve">The </w:t>
      </w:r>
      <w:r>
        <w:rPr>
          <w:b/>
        </w:rPr>
        <w:t>Document Settings</w:t>
      </w:r>
      <w:r>
        <w:t xml:space="preserve"> form should look like this:</w:t>
      </w:r>
    </w:p>
    <w:p w14:paraId="6DA555F2" w14:textId="109BCE7C" w:rsidR="008C78E4" w:rsidRDefault="008C78E4" w:rsidP="008C78E4">
      <w:pPr>
        <w:jc w:val="both"/>
      </w:pPr>
      <w:r>
        <w:rPr>
          <w:noProof/>
          <w:lang w:bidi="bo-CN"/>
        </w:rPr>
        <w:lastRenderedPageBreak/>
        <w:drawing>
          <wp:inline distT="0" distB="0" distL="0" distR="0" wp14:anchorId="444D280A" wp14:editId="5F05DBED">
            <wp:extent cx="5076825" cy="2609850"/>
            <wp:effectExtent l="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076825" cy="2609850"/>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8C78E4">
      <w:pPr>
        <w:jc w:val="both"/>
      </w:pPr>
      <w:r>
        <w:t>Skyline will show a grid view that looks like this:</w:t>
      </w:r>
    </w:p>
    <w:p w14:paraId="198D1564" w14:textId="44A148EC" w:rsidR="008C78E4" w:rsidRDefault="008C78E4" w:rsidP="008C78E4">
      <w:pPr>
        <w:jc w:val="both"/>
      </w:pPr>
      <w:r>
        <w:rPr>
          <w:noProof/>
          <w:lang w:bidi="bo-CN"/>
        </w:rPr>
        <w:drawing>
          <wp:inline distT="0" distB="0" distL="0" distR="0" wp14:anchorId="7A775049" wp14:editId="4E4FF675">
            <wp:extent cx="5343525" cy="262890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343525" cy="262890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34E4C32D" w:rsidR="000576A1" w:rsidRDefault="000576A1" w:rsidP="00EC26FB">
      <w:pPr>
        <w:pStyle w:val="ListParagraph"/>
        <w:numPr>
          <w:ilvl w:val="0"/>
          <w:numId w:val="45"/>
        </w:numPr>
        <w:jc w:val="both"/>
      </w:pPr>
      <w:r>
        <w:t xml:space="preserve">Click the </w:t>
      </w:r>
      <w:r>
        <w:rPr>
          <w:b/>
        </w:rPr>
        <w:t>Show Graph</w:t>
      </w:r>
      <w:r w:rsidR="00A84483">
        <w:t xml:space="preserve"> </w:t>
      </w:r>
      <w:r w:rsidR="00237E50">
        <w:t>button</w:t>
      </w:r>
      <w:r w:rsidR="00A84483">
        <w:t xml:space="preserve"> in the menu above the toolbar in the grid view.</w:t>
      </w:r>
    </w:p>
    <w:p w14:paraId="30654FD8" w14:textId="6D8B5664" w:rsidR="00A84483" w:rsidRDefault="00A84483" w:rsidP="00A84483">
      <w:pPr>
        <w:jc w:val="both"/>
      </w:pPr>
      <w:r>
        <w:t xml:space="preserve">Skyline adds a graph tab to the </w:t>
      </w:r>
      <w:r w:rsidRPr="00237E50">
        <w:rPr>
          <w:b/>
        </w:rPr>
        <w:t>Healthy v. Diseased</w:t>
      </w:r>
      <w:r>
        <w:t xml:space="preserve"> view that looks like this:</w:t>
      </w:r>
    </w:p>
    <w:p w14:paraId="0B2D8D1D" w14:textId="55CA7748" w:rsidR="00A84483" w:rsidRDefault="00A84483" w:rsidP="00A84483">
      <w:pPr>
        <w:jc w:val="both"/>
      </w:pPr>
      <w:r>
        <w:rPr>
          <w:noProof/>
          <w:lang w:bidi="bo-CN"/>
        </w:rPr>
        <w:lastRenderedPageBreak/>
        <w:drawing>
          <wp:inline distT="0" distB="0" distL="0" distR="0" wp14:anchorId="534EE716" wp14:editId="72ABD1BB">
            <wp:extent cx="5943600" cy="3521075"/>
            <wp:effectExtent l="0" t="0" r="0" b="317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3521075"/>
                    </a:xfrm>
                    <a:prstGeom prst="rect">
                      <a:avLst/>
                    </a:prstGeom>
                  </pic:spPr>
                </pic:pic>
              </a:graphicData>
            </a:graphic>
          </wp:inline>
        </w:drawing>
      </w:r>
    </w:p>
    <w:p w14:paraId="4499E4F9" w14:textId="47205E8D" w:rsidR="00A84483" w:rsidRDefault="00A84483" w:rsidP="00EC26FB">
      <w:pPr>
        <w:pStyle w:val="ListParagraph"/>
        <w:numPr>
          <w:ilvl w:val="0"/>
          <w:numId w:val="45"/>
        </w:numPr>
        <w:jc w:val="both"/>
      </w:pPr>
      <w:r>
        <w:t>Click</w:t>
      </w:r>
      <w:r w:rsidR="00CE78F9">
        <w:t xml:space="preserve"> and drag</w:t>
      </w:r>
      <w:r>
        <w:t xml:space="preserve"> the “Healthy v. Diseased:</w:t>
      </w:r>
      <w:r w:rsidR="00CE78F9">
        <w:t>Graph</w:t>
      </w:r>
      <w:r>
        <w:t>” tab at the bottom of the view</w:t>
      </w:r>
      <w:r w:rsidR="00237E50">
        <w:t xml:space="preserve"> until you see a blue floating rectangle</w:t>
      </w:r>
      <w:r>
        <w:t>.</w:t>
      </w:r>
    </w:p>
    <w:p w14:paraId="6423EAF8" w14:textId="50FA069B" w:rsidR="00CE78F9" w:rsidRDefault="00CE78F9" w:rsidP="00EC26FB">
      <w:pPr>
        <w:pStyle w:val="ListParagraph"/>
        <w:numPr>
          <w:ilvl w:val="0"/>
          <w:numId w:val="45"/>
        </w:numPr>
        <w:jc w:val="both"/>
      </w:pPr>
      <w:r>
        <w:t>Release the mouse button and adjust the grid and graph views for side-by-side viewing.</w:t>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153E8192" w:rsidR="00A84483" w:rsidRDefault="00A84483" w:rsidP="00A84483">
      <w:pPr>
        <w:jc w:val="both"/>
      </w:pPr>
      <w:r>
        <w:t>This will sort the grid, and if you switch back to the graph, you will see that it is also sorted.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0FC72A76" w:rsidR="004F00C9" w:rsidRDefault="004F00C9" w:rsidP="004F00C9">
      <w:pPr>
        <w:jc w:val="both"/>
      </w:pPr>
      <w:r>
        <w:t>You will see the number of rows indicated in the grid toolbar drop from 48 to 14, and the graph should now look like this:</w:t>
      </w:r>
    </w:p>
    <w:p w14:paraId="7420220C" w14:textId="4EB6ACC5" w:rsidR="004F00C9" w:rsidRDefault="004F00C9" w:rsidP="004F00C9">
      <w:pPr>
        <w:jc w:val="both"/>
      </w:pPr>
      <w:r w:rsidRPr="004F00C9">
        <w:rPr>
          <w:noProof/>
          <w:lang w:bidi="bo-CN"/>
        </w:rPr>
        <w:lastRenderedPageBreak/>
        <w:drawing>
          <wp:inline distT="0" distB="0" distL="0" distR="0" wp14:anchorId="1866C9A7" wp14:editId="26741782">
            <wp:extent cx="5534025" cy="35718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34025" cy="3571875"/>
                    </a:xfrm>
                    <a:prstGeom prst="rect">
                      <a:avLst/>
                    </a:prstGeom>
                    <a:noFill/>
                    <a:ln>
                      <a:noFill/>
                    </a:ln>
                  </pic:spPr>
                </pic:pic>
              </a:graphicData>
            </a:graphic>
          </wp:inline>
        </w:drawing>
      </w:r>
    </w:p>
    <w:p w14:paraId="510ED38A" w14:textId="17B86404" w:rsidR="004F00C9" w:rsidRDefault="004F00C9" w:rsidP="004F00C9">
      <w:pPr>
        <w:jc w:val="both"/>
      </w:pPr>
      <w:r>
        <w:t xml:space="preserve">Note that the list of significantly changing proteins includes the “S” protein that you inspected earlier, and which contains only the two problem degrading peptides and the normalization peptide. This gives some indication of the problems that failing to randomize sample order can cause. Because in all three cycles of measurement, the diseased subjects preceded the healthy subjects, you should expect that any degradation not accounted for in your normalization will cause fold change to </w:t>
      </w:r>
      <w:r w:rsidR="0092571D">
        <w:t>appear as up-regulation in the diseased group. And so, along with the “S” protein, all proteins with just barely significant up-regulation in the diseased group should be viewed with some skepticism in this data set.</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5E62017F" w:rsidR="00E31293" w:rsidRPr="00CE78F9" w:rsidRDefault="00E31293" w:rsidP="00E31293">
      <w:r>
        <w:t xml:space="preserve">You will see the grid view show </w:t>
      </w:r>
      <w:r w:rsidR="005775E9">
        <w:t>37 rows (and the graph 37 bars) now with adjusted p values less than 0.01. 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14 proteins showing </w:t>
      </w:r>
      <w:r w:rsidR="000E4382">
        <w:lastRenderedPageBreak/>
        <w:t>statist</w:t>
      </w:r>
      <w:r w:rsidR="00A82B87">
        <w:t>ically significant differences</w:t>
      </w:r>
      <w:r w:rsidR="000E4382">
        <w:t xml:space="preserve"> in means between healthy and diseased groups, at an estimated 1% </w:t>
      </w:r>
      <w:r w:rsidR="00237E50">
        <w:t>FDR</w:t>
      </w:r>
      <w:r w:rsidR="000E4382">
        <w:t>, has ballooned to 37 proteins.</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Healthy v. Diseased:Settings</w:t>
      </w:r>
      <w:r>
        <w:t xml:space="preserve"> form, change the </w:t>
      </w:r>
      <w:r>
        <w:rPr>
          <w:b/>
        </w:rPr>
        <w:t>Identity annotation</w:t>
      </w:r>
      <w:r>
        <w:t xml:space="preserve"> field back to “SubjectId”.</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r w:rsidRPr="00FB11D5">
        <w:t>Rat_plasma</w:t>
      </w:r>
      <w:r>
        <w:t>-diff</w:t>
      </w:r>
      <w:r w:rsidRPr="00FB11D5">
        <w:t>.sky</w:t>
      </w:r>
      <w:r>
        <w:t>”.</w:t>
      </w:r>
    </w:p>
    <w:p w14:paraId="74147699" w14:textId="7ED7604A" w:rsidR="00A16EF3" w:rsidRDefault="00A16EF3" w:rsidP="00EC26FB">
      <w:pPr>
        <w:pStyle w:val="ListParagraph"/>
        <w:numPr>
          <w:ilvl w:val="0"/>
          <w:numId w:val="48"/>
        </w:numPr>
        <w:jc w:val="both"/>
      </w:pPr>
      <w:r>
        <w:t xml:space="preserve">In the </w:t>
      </w:r>
      <w:r>
        <w:rPr>
          <w:b/>
        </w:rPr>
        <w:t>Healthy v. Diseased:Settings</w:t>
      </w:r>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7306D2">
      <w:pPr>
        <w:jc w:val="both"/>
      </w:pPr>
      <w:r>
        <w:t xml:space="preserve">The </w:t>
      </w:r>
      <w:r>
        <w:rPr>
          <w:b/>
        </w:rPr>
        <w:t>Healthy v. Diseased:Grid</w:t>
      </w:r>
      <w:r>
        <w:t xml:space="preserve"> should show 92 rows above the 1% FDR cut-off, and the graph should now look like this:</w:t>
      </w:r>
    </w:p>
    <w:p w14:paraId="1D506411" w14:textId="2E43DE50" w:rsidR="007306D2" w:rsidRDefault="007306D2" w:rsidP="007306D2">
      <w:pPr>
        <w:jc w:val="both"/>
      </w:pPr>
      <w:r w:rsidRPr="007306D2">
        <w:rPr>
          <w:noProof/>
          <w:lang w:bidi="bo-CN"/>
        </w:rPr>
        <w:drawing>
          <wp:inline distT="0" distB="0" distL="0" distR="0" wp14:anchorId="13BDC830" wp14:editId="68535A99">
            <wp:extent cx="5943600" cy="2356234"/>
            <wp:effectExtent l="0" t="0" r="0" b="635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2356234"/>
                    </a:xfrm>
                    <a:prstGeom prst="rect">
                      <a:avLst/>
                    </a:prstGeom>
                    <a:noFill/>
                    <a:ln>
                      <a:noFill/>
                    </a:ln>
                  </pic:spPr>
                </pic:pic>
              </a:graphicData>
            </a:graphic>
          </wp:inline>
        </w:drawing>
      </w:r>
    </w:p>
    <w:p w14:paraId="60C78CC0" w14:textId="75453166" w:rsidR="007306D2" w:rsidRDefault="007306D2" w:rsidP="007306D2">
      <w:pPr>
        <w:jc w:val="both"/>
      </w:pPr>
      <w:r>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Healthy v. Diseased:Grid</w:t>
      </w:r>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lastRenderedPageBreak/>
        <w:t>Hold down the Ctrl key and click on the row header for this row to deselect it.</w:t>
      </w:r>
    </w:p>
    <w:p w14:paraId="43E4BC58" w14:textId="58D0CC00" w:rsidR="007306D2" w:rsidRDefault="007306D2" w:rsidP="007306D2">
      <w:pPr>
        <w:jc w:val="both"/>
      </w:pPr>
      <w:r>
        <w:t>The grid should look like this:</w:t>
      </w:r>
    </w:p>
    <w:p w14:paraId="24CC9DDC" w14:textId="73EAC220" w:rsidR="007306D2" w:rsidRDefault="007306D2" w:rsidP="007306D2">
      <w:pPr>
        <w:jc w:val="both"/>
      </w:pPr>
      <w:r>
        <w:rPr>
          <w:noProof/>
          <w:lang w:bidi="bo-CN"/>
        </w:rPr>
        <w:drawing>
          <wp:inline distT="0" distB="0" distL="0" distR="0" wp14:anchorId="10264109" wp14:editId="2699B00B">
            <wp:extent cx="5343525" cy="3400425"/>
            <wp:effectExtent l="0" t="0" r="9525" b="952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343525" cy="34004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7306D2">
      <w:pPr>
        <w:jc w:val="both"/>
      </w:pPr>
      <w:r>
        <w:t>Skyline will show the following message to confirm you really want to delete the selected rows:</w:t>
      </w:r>
    </w:p>
    <w:p w14:paraId="6EDDF29D" w14:textId="75569D1A" w:rsidR="00C7625C" w:rsidRDefault="00C7625C" w:rsidP="007306D2">
      <w:pPr>
        <w:jc w:val="both"/>
      </w:pPr>
      <w:r>
        <w:rPr>
          <w:noProof/>
          <w:lang w:bidi="bo-CN"/>
        </w:rPr>
        <w:drawing>
          <wp:inline distT="0" distB="0" distL="0" distR="0" wp14:anchorId="16D5EEBA" wp14:editId="283407D9">
            <wp:extent cx="3943350" cy="1571625"/>
            <wp:effectExtent l="0" t="0" r="0"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943350" cy="1571625"/>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t xml:space="preserve">You can now close the group comparison windows and review the 34 peptides remaining in the document. They should all have pronounced differences in means between the two groups, though their distributions </w:t>
      </w:r>
      <w:r>
        <w:lastRenderedPageBreak/>
        <w:t>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0706E86C"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correcting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8"/>
      <w:footerReference w:type="default" r:id="rId1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2CB58A" w14:textId="77777777" w:rsidR="00AB5F30" w:rsidRDefault="00AB5F30" w:rsidP="00311E70">
      <w:pPr>
        <w:spacing w:after="0" w:line="240" w:lineRule="auto"/>
      </w:pPr>
      <w:r>
        <w:separator/>
      </w:r>
    </w:p>
  </w:endnote>
  <w:endnote w:type="continuationSeparator" w:id="0">
    <w:p w14:paraId="4EFFEBCF" w14:textId="77777777" w:rsidR="00AB5F30" w:rsidRDefault="00AB5F30" w:rsidP="00311E70">
      <w:pPr>
        <w:spacing w:after="0" w:line="240" w:lineRule="auto"/>
      </w:pPr>
      <w:r>
        <w:continuationSeparator/>
      </w:r>
    </w:p>
  </w:endnote>
  <w:endnote w:type="continuationNotice" w:id="1">
    <w:p w14:paraId="4BBD1DD4" w14:textId="77777777" w:rsidR="00AB5F30" w:rsidRDefault="00AB5F3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6BCC23" w14:textId="77777777" w:rsidR="00AB5F30" w:rsidRDefault="00AB5F30" w:rsidP="00311E70">
      <w:pPr>
        <w:spacing w:after="0" w:line="240" w:lineRule="auto"/>
      </w:pPr>
      <w:r>
        <w:separator/>
      </w:r>
    </w:p>
  </w:footnote>
  <w:footnote w:type="continuationSeparator" w:id="0">
    <w:p w14:paraId="4BE3B28B" w14:textId="77777777" w:rsidR="00AB5F30" w:rsidRDefault="00AB5F30" w:rsidP="00311E70">
      <w:pPr>
        <w:spacing w:after="0" w:line="240" w:lineRule="auto"/>
      </w:pPr>
      <w:r>
        <w:continuationSeparator/>
      </w:r>
    </w:p>
  </w:footnote>
  <w:footnote w:type="continuationNotice" w:id="1">
    <w:p w14:paraId="737A7700" w14:textId="77777777" w:rsidR="00AB5F30" w:rsidRDefault="00AB5F3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A2EC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2932208">
    <w:abstractNumId w:val="30"/>
  </w:num>
  <w:num w:numId="2" w16cid:durableId="1416391943">
    <w:abstractNumId w:val="36"/>
  </w:num>
  <w:num w:numId="3" w16cid:durableId="1827209766">
    <w:abstractNumId w:val="49"/>
  </w:num>
  <w:num w:numId="4" w16cid:durableId="420873810">
    <w:abstractNumId w:val="1"/>
  </w:num>
  <w:num w:numId="5" w16cid:durableId="940723990">
    <w:abstractNumId w:val="32"/>
  </w:num>
  <w:num w:numId="6" w16cid:durableId="1236277665">
    <w:abstractNumId w:val="22"/>
  </w:num>
  <w:num w:numId="7" w16cid:durableId="1059942360">
    <w:abstractNumId w:val="4"/>
  </w:num>
  <w:num w:numId="8" w16cid:durableId="1438988489">
    <w:abstractNumId w:val="33"/>
  </w:num>
  <w:num w:numId="9" w16cid:durableId="840004131">
    <w:abstractNumId w:val="31"/>
  </w:num>
  <w:num w:numId="10" w16cid:durableId="600380475">
    <w:abstractNumId w:val="5"/>
  </w:num>
  <w:num w:numId="11" w16cid:durableId="1178234583">
    <w:abstractNumId w:val="37"/>
  </w:num>
  <w:num w:numId="12" w16cid:durableId="188691307">
    <w:abstractNumId w:val="27"/>
  </w:num>
  <w:num w:numId="13" w16cid:durableId="1505240581">
    <w:abstractNumId w:val="40"/>
  </w:num>
  <w:num w:numId="14" w16cid:durableId="2116708578">
    <w:abstractNumId w:val="46"/>
  </w:num>
  <w:num w:numId="15" w16cid:durableId="1733964932">
    <w:abstractNumId w:val="16"/>
  </w:num>
  <w:num w:numId="16" w16cid:durableId="1306543097">
    <w:abstractNumId w:val="3"/>
  </w:num>
  <w:num w:numId="17" w16cid:durableId="1452897881">
    <w:abstractNumId w:val="45"/>
  </w:num>
  <w:num w:numId="18" w16cid:durableId="732895029">
    <w:abstractNumId w:val="21"/>
  </w:num>
  <w:num w:numId="19" w16cid:durableId="925384001">
    <w:abstractNumId w:val="23"/>
  </w:num>
  <w:num w:numId="20" w16cid:durableId="1220440275">
    <w:abstractNumId w:val="9"/>
  </w:num>
  <w:num w:numId="21" w16cid:durableId="1405372851">
    <w:abstractNumId w:val="11"/>
  </w:num>
  <w:num w:numId="22" w16cid:durableId="1718120747">
    <w:abstractNumId w:val="0"/>
  </w:num>
  <w:num w:numId="23" w16cid:durableId="178740061">
    <w:abstractNumId w:val="26"/>
  </w:num>
  <w:num w:numId="24" w16cid:durableId="1322344380">
    <w:abstractNumId w:val="10"/>
  </w:num>
  <w:num w:numId="25" w16cid:durableId="948659137">
    <w:abstractNumId w:val="47"/>
  </w:num>
  <w:num w:numId="26" w16cid:durableId="1493252431">
    <w:abstractNumId w:val="28"/>
  </w:num>
  <w:num w:numId="27" w16cid:durableId="2020885400">
    <w:abstractNumId w:val="44"/>
  </w:num>
  <w:num w:numId="28" w16cid:durableId="1811170372">
    <w:abstractNumId w:val="19"/>
  </w:num>
  <w:num w:numId="29" w16cid:durableId="1463110646">
    <w:abstractNumId w:val="20"/>
  </w:num>
  <w:num w:numId="30" w16cid:durableId="1009870365">
    <w:abstractNumId w:val="18"/>
  </w:num>
  <w:num w:numId="31" w16cid:durableId="1820615421">
    <w:abstractNumId w:val="42"/>
  </w:num>
  <w:num w:numId="32" w16cid:durableId="1721854252">
    <w:abstractNumId w:val="7"/>
  </w:num>
  <w:num w:numId="33" w16cid:durableId="1412309401">
    <w:abstractNumId w:val="25"/>
  </w:num>
  <w:num w:numId="34" w16cid:durableId="958680105">
    <w:abstractNumId w:val="38"/>
  </w:num>
  <w:num w:numId="35" w16cid:durableId="2079012354">
    <w:abstractNumId w:val="24"/>
  </w:num>
  <w:num w:numId="36" w16cid:durableId="628753670">
    <w:abstractNumId w:val="34"/>
  </w:num>
  <w:num w:numId="37" w16cid:durableId="739325984">
    <w:abstractNumId w:val="29"/>
  </w:num>
  <w:num w:numId="38" w16cid:durableId="2049835718">
    <w:abstractNumId w:val="12"/>
  </w:num>
  <w:num w:numId="39" w16cid:durableId="1462072263">
    <w:abstractNumId w:val="14"/>
  </w:num>
  <w:num w:numId="40" w16cid:durableId="278418187">
    <w:abstractNumId w:val="15"/>
  </w:num>
  <w:num w:numId="41" w16cid:durableId="373231856">
    <w:abstractNumId w:val="2"/>
  </w:num>
  <w:num w:numId="42" w16cid:durableId="1247109703">
    <w:abstractNumId w:val="17"/>
  </w:num>
  <w:num w:numId="43" w16cid:durableId="2139180139">
    <w:abstractNumId w:val="6"/>
  </w:num>
  <w:num w:numId="44" w16cid:durableId="100537996">
    <w:abstractNumId w:val="39"/>
  </w:num>
  <w:num w:numId="45" w16cid:durableId="77756918">
    <w:abstractNumId w:val="13"/>
  </w:num>
  <w:num w:numId="46" w16cid:durableId="101658036">
    <w:abstractNumId w:val="35"/>
  </w:num>
  <w:num w:numId="47" w16cid:durableId="1098405494">
    <w:abstractNumId w:val="41"/>
  </w:num>
  <w:num w:numId="48" w16cid:durableId="1120494972">
    <w:abstractNumId w:val="8"/>
  </w:num>
  <w:num w:numId="49" w16cid:durableId="1090388392">
    <w:abstractNumId w:val="48"/>
  </w:num>
  <w:num w:numId="50" w16cid:durableId="1065028084">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4C04"/>
    <w:rsid w:val="00020386"/>
    <w:rsid w:val="00023BD0"/>
    <w:rsid w:val="00024A95"/>
    <w:rsid w:val="00032225"/>
    <w:rsid w:val="00057392"/>
    <w:rsid w:val="000576A1"/>
    <w:rsid w:val="000604FA"/>
    <w:rsid w:val="000607E4"/>
    <w:rsid w:val="0007143B"/>
    <w:rsid w:val="00073DCC"/>
    <w:rsid w:val="00076A34"/>
    <w:rsid w:val="0008309C"/>
    <w:rsid w:val="00084827"/>
    <w:rsid w:val="0008732E"/>
    <w:rsid w:val="0008745C"/>
    <w:rsid w:val="00090D2A"/>
    <w:rsid w:val="000A1227"/>
    <w:rsid w:val="000A1509"/>
    <w:rsid w:val="000A1C9D"/>
    <w:rsid w:val="000B3012"/>
    <w:rsid w:val="000B342B"/>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F0C39"/>
    <w:rsid w:val="000F4E0C"/>
    <w:rsid w:val="000F59AF"/>
    <w:rsid w:val="001061C3"/>
    <w:rsid w:val="00111CBB"/>
    <w:rsid w:val="00115964"/>
    <w:rsid w:val="00115A58"/>
    <w:rsid w:val="0012280D"/>
    <w:rsid w:val="001240FE"/>
    <w:rsid w:val="00125D33"/>
    <w:rsid w:val="00127FB2"/>
    <w:rsid w:val="00133004"/>
    <w:rsid w:val="001342BA"/>
    <w:rsid w:val="00134B1C"/>
    <w:rsid w:val="00140E5C"/>
    <w:rsid w:val="00143B59"/>
    <w:rsid w:val="00145D4F"/>
    <w:rsid w:val="00150640"/>
    <w:rsid w:val="00150F5E"/>
    <w:rsid w:val="00151A42"/>
    <w:rsid w:val="00153D18"/>
    <w:rsid w:val="001619AA"/>
    <w:rsid w:val="001665A5"/>
    <w:rsid w:val="00170C5C"/>
    <w:rsid w:val="00171BF0"/>
    <w:rsid w:val="00174810"/>
    <w:rsid w:val="001748A8"/>
    <w:rsid w:val="00177865"/>
    <w:rsid w:val="00183AA8"/>
    <w:rsid w:val="00183E39"/>
    <w:rsid w:val="001865BD"/>
    <w:rsid w:val="00186696"/>
    <w:rsid w:val="00192CD6"/>
    <w:rsid w:val="00193333"/>
    <w:rsid w:val="00193C20"/>
    <w:rsid w:val="00196E4A"/>
    <w:rsid w:val="001A2DC8"/>
    <w:rsid w:val="001B0C1F"/>
    <w:rsid w:val="001B40BC"/>
    <w:rsid w:val="001C2982"/>
    <w:rsid w:val="001C4433"/>
    <w:rsid w:val="001D7288"/>
    <w:rsid w:val="001D7905"/>
    <w:rsid w:val="001F1C4F"/>
    <w:rsid w:val="001F72F2"/>
    <w:rsid w:val="001F7754"/>
    <w:rsid w:val="00202AAD"/>
    <w:rsid w:val="0021351B"/>
    <w:rsid w:val="0021616D"/>
    <w:rsid w:val="00216C16"/>
    <w:rsid w:val="002240B9"/>
    <w:rsid w:val="00227476"/>
    <w:rsid w:val="00227626"/>
    <w:rsid w:val="002303D1"/>
    <w:rsid w:val="00235B63"/>
    <w:rsid w:val="00236E6C"/>
    <w:rsid w:val="00237E50"/>
    <w:rsid w:val="002426AE"/>
    <w:rsid w:val="002438A9"/>
    <w:rsid w:val="00243FBB"/>
    <w:rsid w:val="002474FD"/>
    <w:rsid w:val="00254289"/>
    <w:rsid w:val="0025606A"/>
    <w:rsid w:val="00257F26"/>
    <w:rsid w:val="00271147"/>
    <w:rsid w:val="00276A23"/>
    <w:rsid w:val="00286946"/>
    <w:rsid w:val="00290C1E"/>
    <w:rsid w:val="00296E1E"/>
    <w:rsid w:val="002A3FBA"/>
    <w:rsid w:val="002B3F0D"/>
    <w:rsid w:val="002B43DA"/>
    <w:rsid w:val="002B6B86"/>
    <w:rsid w:val="002C2DC5"/>
    <w:rsid w:val="002C5B05"/>
    <w:rsid w:val="002D0492"/>
    <w:rsid w:val="002D06DD"/>
    <w:rsid w:val="002D0F0F"/>
    <w:rsid w:val="002E6A14"/>
    <w:rsid w:val="002F7CC6"/>
    <w:rsid w:val="00304BFB"/>
    <w:rsid w:val="0030708D"/>
    <w:rsid w:val="00307863"/>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5CB"/>
    <w:rsid w:val="00384390"/>
    <w:rsid w:val="003868A3"/>
    <w:rsid w:val="0038745C"/>
    <w:rsid w:val="00391B55"/>
    <w:rsid w:val="00394986"/>
    <w:rsid w:val="003B2ACD"/>
    <w:rsid w:val="003C0150"/>
    <w:rsid w:val="003C394E"/>
    <w:rsid w:val="003D0EF8"/>
    <w:rsid w:val="003D1B52"/>
    <w:rsid w:val="00401A4B"/>
    <w:rsid w:val="00402461"/>
    <w:rsid w:val="00402675"/>
    <w:rsid w:val="004039FC"/>
    <w:rsid w:val="0040791A"/>
    <w:rsid w:val="00410D78"/>
    <w:rsid w:val="00413895"/>
    <w:rsid w:val="004176BC"/>
    <w:rsid w:val="004207F8"/>
    <w:rsid w:val="00420A87"/>
    <w:rsid w:val="00420C6A"/>
    <w:rsid w:val="00421DD6"/>
    <w:rsid w:val="00424E93"/>
    <w:rsid w:val="00426646"/>
    <w:rsid w:val="004435D9"/>
    <w:rsid w:val="00454CC9"/>
    <w:rsid w:val="00455273"/>
    <w:rsid w:val="00457DFC"/>
    <w:rsid w:val="00470FAE"/>
    <w:rsid w:val="00477793"/>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7A76"/>
    <w:rsid w:val="004E7BE2"/>
    <w:rsid w:val="004F00C9"/>
    <w:rsid w:val="004F6CB6"/>
    <w:rsid w:val="00500A9B"/>
    <w:rsid w:val="005014DD"/>
    <w:rsid w:val="00502106"/>
    <w:rsid w:val="00511958"/>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712"/>
    <w:rsid w:val="00612F9F"/>
    <w:rsid w:val="00613EF3"/>
    <w:rsid w:val="006152D4"/>
    <w:rsid w:val="00622F33"/>
    <w:rsid w:val="006240B4"/>
    <w:rsid w:val="006247EF"/>
    <w:rsid w:val="00635F55"/>
    <w:rsid w:val="006364EC"/>
    <w:rsid w:val="00636C18"/>
    <w:rsid w:val="00645A1B"/>
    <w:rsid w:val="006537EF"/>
    <w:rsid w:val="0065387E"/>
    <w:rsid w:val="00653AEF"/>
    <w:rsid w:val="006568E2"/>
    <w:rsid w:val="00660F41"/>
    <w:rsid w:val="00665E12"/>
    <w:rsid w:val="00666874"/>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703F"/>
    <w:rsid w:val="00697AEA"/>
    <w:rsid w:val="006A227F"/>
    <w:rsid w:val="006A2793"/>
    <w:rsid w:val="006A2D64"/>
    <w:rsid w:val="006A3100"/>
    <w:rsid w:val="006B1E55"/>
    <w:rsid w:val="006C025E"/>
    <w:rsid w:val="006C09BE"/>
    <w:rsid w:val="006C25E5"/>
    <w:rsid w:val="006C2BD5"/>
    <w:rsid w:val="006C5996"/>
    <w:rsid w:val="006D0AA5"/>
    <w:rsid w:val="006D222C"/>
    <w:rsid w:val="006D35E5"/>
    <w:rsid w:val="006E4B3C"/>
    <w:rsid w:val="006E5BA6"/>
    <w:rsid w:val="006F4360"/>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4326"/>
    <w:rsid w:val="00735C73"/>
    <w:rsid w:val="0073730D"/>
    <w:rsid w:val="00740AE8"/>
    <w:rsid w:val="00741539"/>
    <w:rsid w:val="00741FA4"/>
    <w:rsid w:val="00750C1C"/>
    <w:rsid w:val="007551FD"/>
    <w:rsid w:val="00761134"/>
    <w:rsid w:val="007634E8"/>
    <w:rsid w:val="00772F38"/>
    <w:rsid w:val="00777CA6"/>
    <w:rsid w:val="00777D56"/>
    <w:rsid w:val="00781AA0"/>
    <w:rsid w:val="00783D43"/>
    <w:rsid w:val="00783EA8"/>
    <w:rsid w:val="00784EAD"/>
    <w:rsid w:val="00793C2E"/>
    <w:rsid w:val="007948CE"/>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31383"/>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48EB"/>
    <w:rsid w:val="0092571D"/>
    <w:rsid w:val="009260CB"/>
    <w:rsid w:val="00927241"/>
    <w:rsid w:val="009307B2"/>
    <w:rsid w:val="0093254F"/>
    <w:rsid w:val="00937707"/>
    <w:rsid w:val="00940456"/>
    <w:rsid w:val="009448D8"/>
    <w:rsid w:val="00945631"/>
    <w:rsid w:val="00950F5F"/>
    <w:rsid w:val="00957992"/>
    <w:rsid w:val="009601ED"/>
    <w:rsid w:val="0096102F"/>
    <w:rsid w:val="0096294F"/>
    <w:rsid w:val="0096423E"/>
    <w:rsid w:val="00964D59"/>
    <w:rsid w:val="00964E97"/>
    <w:rsid w:val="00965B9C"/>
    <w:rsid w:val="00966226"/>
    <w:rsid w:val="00972BD0"/>
    <w:rsid w:val="0097434E"/>
    <w:rsid w:val="0098413F"/>
    <w:rsid w:val="00996C20"/>
    <w:rsid w:val="009977C6"/>
    <w:rsid w:val="009A1E80"/>
    <w:rsid w:val="009A4DA1"/>
    <w:rsid w:val="009A5124"/>
    <w:rsid w:val="009B5B52"/>
    <w:rsid w:val="009B60A3"/>
    <w:rsid w:val="009C46F7"/>
    <w:rsid w:val="009C50DC"/>
    <w:rsid w:val="009D2E7C"/>
    <w:rsid w:val="009E0E2B"/>
    <w:rsid w:val="009E2048"/>
    <w:rsid w:val="009F2164"/>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3253"/>
    <w:rsid w:val="00A33ACB"/>
    <w:rsid w:val="00A34856"/>
    <w:rsid w:val="00A348E6"/>
    <w:rsid w:val="00A34B8A"/>
    <w:rsid w:val="00A37352"/>
    <w:rsid w:val="00A37633"/>
    <w:rsid w:val="00A42FD9"/>
    <w:rsid w:val="00A44F7C"/>
    <w:rsid w:val="00A50F19"/>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5F30"/>
    <w:rsid w:val="00AB6C5D"/>
    <w:rsid w:val="00AD50CB"/>
    <w:rsid w:val="00AE6A8F"/>
    <w:rsid w:val="00AF7E98"/>
    <w:rsid w:val="00B05507"/>
    <w:rsid w:val="00B10F9A"/>
    <w:rsid w:val="00B2018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2694"/>
    <w:rsid w:val="00B84563"/>
    <w:rsid w:val="00B8587F"/>
    <w:rsid w:val="00B9510C"/>
    <w:rsid w:val="00B95323"/>
    <w:rsid w:val="00B95749"/>
    <w:rsid w:val="00B957A2"/>
    <w:rsid w:val="00BA206A"/>
    <w:rsid w:val="00BA326F"/>
    <w:rsid w:val="00BA5947"/>
    <w:rsid w:val="00BA60E5"/>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3793"/>
    <w:rsid w:val="00C32510"/>
    <w:rsid w:val="00C33553"/>
    <w:rsid w:val="00C35F09"/>
    <w:rsid w:val="00C3747C"/>
    <w:rsid w:val="00C42FA4"/>
    <w:rsid w:val="00C44837"/>
    <w:rsid w:val="00C45408"/>
    <w:rsid w:val="00C46FEA"/>
    <w:rsid w:val="00C5134D"/>
    <w:rsid w:val="00C52F80"/>
    <w:rsid w:val="00C541D4"/>
    <w:rsid w:val="00C57293"/>
    <w:rsid w:val="00C641FB"/>
    <w:rsid w:val="00C64AAB"/>
    <w:rsid w:val="00C7178E"/>
    <w:rsid w:val="00C7625C"/>
    <w:rsid w:val="00C81ACE"/>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6B7D"/>
    <w:rsid w:val="00D21162"/>
    <w:rsid w:val="00D21F19"/>
    <w:rsid w:val="00D26971"/>
    <w:rsid w:val="00D27797"/>
    <w:rsid w:val="00D27A8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D3DD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1427"/>
    <w:rsid w:val="00E32CFC"/>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7A94"/>
    <w:rsid w:val="00EC26FB"/>
    <w:rsid w:val="00EC4A6B"/>
    <w:rsid w:val="00EC4F69"/>
    <w:rsid w:val="00EE13AE"/>
    <w:rsid w:val="00EE345B"/>
    <w:rsid w:val="00EE3E96"/>
    <w:rsid w:val="00EE44C9"/>
    <w:rsid w:val="00EF4583"/>
    <w:rsid w:val="00EF5F49"/>
    <w:rsid w:val="00EF612A"/>
    <w:rsid w:val="00F002B4"/>
    <w:rsid w:val="00F01221"/>
    <w:rsid w:val="00F016B8"/>
    <w:rsid w:val="00F01A99"/>
    <w:rsid w:val="00F10CAC"/>
    <w:rsid w:val="00F11301"/>
    <w:rsid w:val="00F122CB"/>
    <w:rsid w:val="00F12473"/>
    <w:rsid w:val="00F13813"/>
    <w:rsid w:val="00F1433E"/>
    <w:rsid w:val="00F15CA2"/>
    <w:rsid w:val="00F21FAD"/>
    <w:rsid w:val="00F24FB0"/>
    <w:rsid w:val="00F25CFD"/>
    <w:rsid w:val="00F3027D"/>
    <w:rsid w:val="00F32FB7"/>
    <w:rsid w:val="00F35290"/>
    <w:rsid w:val="00F36337"/>
    <w:rsid w:val="00F36387"/>
    <w:rsid w:val="00F372E4"/>
    <w:rsid w:val="00F40774"/>
    <w:rsid w:val="00F43B4E"/>
    <w:rsid w:val="00F444F2"/>
    <w:rsid w:val="00F45F60"/>
    <w:rsid w:val="00F46A0C"/>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83BD2"/>
    <w:rsid w:val="00F94F6D"/>
    <w:rsid w:val="00F96221"/>
    <w:rsid w:val="00FA2085"/>
    <w:rsid w:val="00FA4A40"/>
    <w:rsid w:val="00FA6E4C"/>
    <w:rsid w:val="00FB033B"/>
    <w:rsid w:val="00FB11D5"/>
    <w:rsid w:val="00FB130A"/>
    <w:rsid w:val="00FB3E4B"/>
    <w:rsid w:val="00FB4310"/>
    <w:rsid w:val="00FB6A20"/>
    <w:rsid w:val="00FB78E4"/>
    <w:rsid w:val="00FC3262"/>
    <w:rsid w:val="00FC54B1"/>
    <w:rsid w:val="00FC7FA7"/>
    <w:rsid w:val="00FD5891"/>
    <w:rsid w:val="00FE0BAE"/>
    <w:rsid w:val="00FE192D"/>
    <w:rsid w:val="00FE281D"/>
    <w:rsid w:val="00FE6DA4"/>
    <w:rsid w:val="00FF1BDE"/>
    <w:rsid w:val="00FF2447"/>
    <w:rsid w:val="00FF2562"/>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63935B83-3299-4D59-B838-6A2A6E785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image" Target="media/image57.emf"/><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png"/><Relationship Id="rId107" Type="http://schemas.openxmlformats.org/officeDocument/2006/relationships/image" Target="media/image96.emf"/><Relationship Id="rId11" Type="http://schemas.openxmlformats.org/officeDocument/2006/relationships/image" Target="media/image1.wmf"/><Relationship Id="rId32" Type="http://schemas.openxmlformats.org/officeDocument/2006/relationships/image" Target="media/image21.png"/><Relationship Id="rId37" Type="http://schemas.openxmlformats.org/officeDocument/2006/relationships/image" Target="media/image26.emf"/><Relationship Id="rId53" Type="http://schemas.openxmlformats.org/officeDocument/2006/relationships/image" Target="media/image42.emf"/><Relationship Id="rId58" Type="http://schemas.openxmlformats.org/officeDocument/2006/relationships/image" Target="media/image47.png"/><Relationship Id="rId74" Type="http://schemas.openxmlformats.org/officeDocument/2006/relationships/image" Target="media/image63.emf"/><Relationship Id="rId79" Type="http://schemas.openxmlformats.org/officeDocument/2006/relationships/image" Target="media/image68.emf"/><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emf"/><Relationship Id="rId43" Type="http://schemas.openxmlformats.org/officeDocument/2006/relationships/image" Target="media/image32.emf"/><Relationship Id="rId48" Type="http://schemas.openxmlformats.org/officeDocument/2006/relationships/image" Target="media/image37.emf"/><Relationship Id="rId64" Type="http://schemas.openxmlformats.org/officeDocument/2006/relationships/image" Target="media/image53.emf"/><Relationship Id="rId69" Type="http://schemas.openxmlformats.org/officeDocument/2006/relationships/image" Target="media/image58.png"/><Relationship Id="rId113" Type="http://schemas.openxmlformats.org/officeDocument/2006/relationships/image" Target="media/image102.emf"/><Relationship Id="rId118" Type="http://schemas.openxmlformats.org/officeDocument/2006/relationships/header" Target="header1.xml"/><Relationship Id="rId80" Type="http://schemas.openxmlformats.org/officeDocument/2006/relationships/image" Target="media/image69.emf"/><Relationship Id="rId85" Type="http://schemas.openxmlformats.org/officeDocument/2006/relationships/image" Target="media/image74.png"/><Relationship Id="rId12" Type="http://schemas.openxmlformats.org/officeDocument/2006/relationships/oleObject" Target="embeddings/oleObject1.bin"/><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emf"/><Relationship Id="rId59" Type="http://schemas.openxmlformats.org/officeDocument/2006/relationships/image" Target="media/image48.emf"/><Relationship Id="rId103" Type="http://schemas.openxmlformats.org/officeDocument/2006/relationships/image" Target="media/image92.emf"/><Relationship Id="rId108" Type="http://schemas.openxmlformats.org/officeDocument/2006/relationships/image" Target="media/image97.emf"/><Relationship Id="rId54" Type="http://schemas.openxmlformats.org/officeDocument/2006/relationships/image" Target="media/image43.emf"/><Relationship Id="rId70" Type="http://schemas.openxmlformats.org/officeDocument/2006/relationships/image" Target="media/image59.png"/><Relationship Id="rId75" Type="http://schemas.openxmlformats.org/officeDocument/2006/relationships/image" Target="media/image64.emf"/><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emf"/><Relationship Id="rId28" Type="http://schemas.openxmlformats.org/officeDocument/2006/relationships/image" Target="media/image17.emf"/><Relationship Id="rId49" Type="http://schemas.openxmlformats.org/officeDocument/2006/relationships/image" Target="media/image38.emf"/><Relationship Id="rId114" Type="http://schemas.openxmlformats.org/officeDocument/2006/relationships/image" Target="media/image103.emf"/><Relationship Id="rId119" Type="http://schemas.openxmlformats.org/officeDocument/2006/relationships/footer" Target="footer1.xml"/><Relationship Id="rId44" Type="http://schemas.openxmlformats.org/officeDocument/2006/relationships/image" Target="media/image33.emf"/><Relationship Id="rId60" Type="http://schemas.openxmlformats.org/officeDocument/2006/relationships/image" Target="media/image49.emf"/><Relationship Id="rId65" Type="http://schemas.openxmlformats.org/officeDocument/2006/relationships/image" Target="media/image54.emf"/><Relationship Id="rId81" Type="http://schemas.openxmlformats.org/officeDocument/2006/relationships/image" Target="media/image70.png"/><Relationship Id="rId86"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97" Type="http://schemas.openxmlformats.org/officeDocument/2006/relationships/image" Target="media/image86.png"/><Relationship Id="rId104" Type="http://schemas.openxmlformats.org/officeDocument/2006/relationships/image" Target="media/image93.emf"/><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emf"/><Relationship Id="rId24" Type="http://schemas.openxmlformats.org/officeDocument/2006/relationships/image" Target="media/image13.emf"/><Relationship Id="rId40" Type="http://schemas.openxmlformats.org/officeDocument/2006/relationships/image" Target="media/image29.emf"/><Relationship Id="rId45" Type="http://schemas.openxmlformats.org/officeDocument/2006/relationships/image" Target="media/image34.emf"/><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emf"/><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emf"/><Relationship Id="rId77" Type="http://schemas.openxmlformats.org/officeDocument/2006/relationships/image" Target="media/image66.emf"/><Relationship Id="rId100" Type="http://schemas.openxmlformats.org/officeDocument/2006/relationships/image" Target="media/image89.png"/><Relationship Id="rId105" Type="http://schemas.openxmlformats.org/officeDocument/2006/relationships/image" Target="media/image94.emf"/><Relationship Id="rId8" Type="http://schemas.openxmlformats.org/officeDocument/2006/relationships/hyperlink" Target="https://skyline.gs.washington.edu/tutorials/GroupedStudies1.zip" TargetMode="External"/><Relationship Id="rId51" Type="http://schemas.openxmlformats.org/officeDocument/2006/relationships/image" Target="media/image40.emf"/><Relationship Id="rId72" Type="http://schemas.openxmlformats.org/officeDocument/2006/relationships/image" Target="media/image61.emf"/><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4.emf"/><Relationship Id="rId46" Type="http://schemas.openxmlformats.org/officeDocument/2006/relationships/image" Target="media/image35.emf"/><Relationship Id="rId67" Type="http://schemas.openxmlformats.org/officeDocument/2006/relationships/image" Target="media/image56.emf"/><Relationship Id="rId116" Type="http://schemas.openxmlformats.org/officeDocument/2006/relationships/image" Target="media/image105.png"/><Relationship Id="rId20" Type="http://schemas.openxmlformats.org/officeDocument/2006/relationships/image" Target="media/image9.png"/><Relationship Id="rId41" Type="http://schemas.openxmlformats.org/officeDocument/2006/relationships/image" Target="media/image30.emf"/><Relationship Id="rId62" Type="http://schemas.openxmlformats.org/officeDocument/2006/relationships/image" Target="media/image51.emf"/><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4.png"/><Relationship Id="rId36" Type="http://schemas.openxmlformats.org/officeDocument/2006/relationships/image" Target="media/image25.emf"/><Relationship Id="rId57" Type="http://schemas.openxmlformats.org/officeDocument/2006/relationships/image" Target="media/image46.emf"/><Relationship Id="rId106" Type="http://schemas.openxmlformats.org/officeDocument/2006/relationships/image" Target="media/image95.emf"/><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20.png"/><Relationship Id="rId52" Type="http://schemas.openxmlformats.org/officeDocument/2006/relationships/image" Target="media/image41.emf"/><Relationship Id="rId73" Type="http://schemas.openxmlformats.org/officeDocument/2006/relationships/image" Target="media/image62.emf"/><Relationship Id="rId78" Type="http://schemas.openxmlformats.org/officeDocument/2006/relationships/image" Target="media/image67.emf"/><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667</Words>
  <Characters>60804</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Eduardo Armendariz</cp:lastModifiedBy>
  <cp:revision>7</cp:revision>
  <cp:lastPrinted>2015-01-19T03:13:00Z</cp:lastPrinted>
  <dcterms:created xsi:type="dcterms:W3CDTF">2024-09-16T01:18:00Z</dcterms:created>
  <dcterms:modified xsi:type="dcterms:W3CDTF">2024-09-16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